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08CF33" w14:textId="7595ABE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Nam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of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Journal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World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Journal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of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Gastrointestinal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Oncology</w:t>
      </w:r>
    </w:p>
    <w:p w14:paraId="3401DABA" w14:textId="0A8260A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Manuscript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NO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88815</w:t>
      </w:r>
    </w:p>
    <w:p w14:paraId="4630ED82" w14:textId="750AEE4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Manuscript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Type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ORIG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</w:t>
      </w:r>
    </w:p>
    <w:p w14:paraId="5E14693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0147C41" w14:textId="5BC8426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trospective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Cohort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Study</w:t>
      </w:r>
    </w:p>
    <w:p w14:paraId="3CEFA254" w14:textId="05F0BF3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hines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erbal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edicin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ecreas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ncidenc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epatocellula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arcinom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iabet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ellitu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atient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ith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egula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nsul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  <w:b/>
          <w:bCs/>
        </w:rPr>
        <w:t>management</w:t>
      </w:r>
      <w:proofErr w:type="gramEnd"/>
    </w:p>
    <w:p w14:paraId="50334CC0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B145297" w14:textId="7C0B949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risk</w:t>
      </w:r>
      <w:proofErr w:type="gramEnd"/>
    </w:p>
    <w:p w14:paraId="35B159D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FCFCDDD" w14:textId="04A5A5B5" w:rsidR="00A77B3E" w:rsidRPr="00970FFA" w:rsidRDefault="001A373D" w:rsidP="0082435A">
      <w:pPr>
        <w:spacing w:line="360" w:lineRule="auto"/>
        <w:jc w:val="both"/>
        <w:rPr>
          <w:rFonts w:ascii="Book Antiqua" w:hAnsi="Book Antiqua"/>
          <w:lang w:val="de-AT"/>
        </w:rPr>
      </w:pPr>
      <w:proofErr w:type="spellStart"/>
      <w:r w:rsidRPr="00970FFA">
        <w:rPr>
          <w:rFonts w:ascii="Book Antiqua" w:eastAsia="Book Antiqua" w:hAnsi="Book Antiqua" w:cs="Book Antiqua"/>
          <w:lang w:val="de-AT"/>
        </w:rPr>
        <w:t>Hsiang</w:t>
      </w:r>
      <w:proofErr w:type="spellEnd"/>
      <w:r w:rsidRPr="00970FFA">
        <w:rPr>
          <w:rFonts w:ascii="Book Antiqua" w:eastAsia="Book Antiqua" w:hAnsi="Book Antiqua" w:cs="Book Antiqua"/>
          <w:lang w:val="de-AT"/>
        </w:rPr>
        <w:t>-Chun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Lai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Ju-</w:t>
      </w:r>
      <w:proofErr w:type="spellStart"/>
      <w:r w:rsidRPr="00970FFA">
        <w:rPr>
          <w:rFonts w:ascii="Book Antiqua" w:eastAsia="Book Antiqua" w:hAnsi="Book Antiqua" w:cs="Book Antiqua"/>
          <w:lang w:val="de-AT"/>
        </w:rPr>
        <w:t>Chien</w:t>
      </w:r>
      <w:proofErr w:type="spellEnd"/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Cheng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Hei-</w:t>
      </w:r>
      <w:proofErr w:type="spellStart"/>
      <w:r w:rsidRPr="00970FFA">
        <w:rPr>
          <w:rFonts w:ascii="Book Antiqua" w:eastAsia="Book Antiqua" w:hAnsi="Book Antiqua" w:cs="Book Antiqua"/>
          <w:lang w:val="de-AT"/>
        </w:rPr>
        <w:t>Tung</w:t>
      </w:r>
      <w:proofErr w:type="spellEnd"/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Yip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Long-Bin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lang w:val="de-AT"/>
        </w:rPr>
        <w:t>Jeng</w:t>
      </w:r>
      <w:proofErr w:type="spellEnd"/>
      <w:r w:rsidRPr="00970FFA">
        <w:rPr>
          <w:rFonts w:ascii="Book Antiqua" w:eastAsia="Book Antiqua" w:hAnsi="Book Antiqua" w:cs="Book Antiqua"/>
          <w:lang w:val="de-AT"/>
        </w:rPr>
        <w:t>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Sheng-Teng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Huang</w:t>
      </w:r>
    </w:p>
    <w:p w14:paraId="12198BCD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  <w:lang w:val="de-AT"/>
        </w:rPr>
      </w:pPr>
    </w:p>
    <w:p w14:paraId="7914FC54" w14:textId="415E2B9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Hsiang-Chu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ai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Grad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ho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lle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32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5211FF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2D36373" w14:textId="508491D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Ju-Chi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bor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i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techn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129B192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31FE579" w14:textId="1754DE6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Hei-Tu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ip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Manag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f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32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59B32EA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A123C8C" w14:textId="734C8F5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Long-B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e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Org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plant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nt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4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8A9AC50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04450A7" w14:textId="61359D0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Sheng-T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</w:t>
      </w:r>
      <w:r w:rsidR="00680B76" w:rsidRPr="00970FFA">
        <w:rPr>
          <w:rFonts w:ascii="Book Antiqua" w:eastAsia="PMingLiU" w:hAnsi="Book Antiqua" w:cs="Book Antiqua"/>
          <w:lang w:eastAsia="zh-TW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680B76" w:rsidRPr="00970FFA">
        <w:rPr>
          <w:rFonts w:ascii="Book Antiqua" w:hAnsi="Book Antiqua"/>
        </w:rPr>
        <w:t>School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Chinese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Medicine,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China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Medical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University,</w:t>
      </w:r>
      <w:r w:rsidR="00407F02" w:rsidRPr="00970FFA">
        <w:rPr>
          <w:rFonts w:ascii="Book Antiqua" w:eastAsia="PMingLiU" w:hAnsi="Book Antiqua"/>
          <w:lang w:eastAsia="zh-TW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4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7D6FD78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DC6C686" w14:textId="06C163B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Autho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ontributions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ceptualiz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od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-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ig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af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ourc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lid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ing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i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H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ftwa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sualization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ourc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ervi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ing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od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ing-review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i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j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ministr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sition.</w:t>
      </w:r>
    </w:p>
    <w:p w14:paraId="5DBAEC07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6FDB137" w14:textId="6A0C481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Support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i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chn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unc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SC112-2320-B-039-045-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bookmarkStart w:id="0" w:name="_Hlk157666031"/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bookmarkStart w:id="1" w:name="_Hlk157665985"/>
      <w:r w:rsidRPr="00970FFA">
        <w:rPr>
          <w:rFonts w:ascii="Book Antiqua" w:eastAsia="Book Antiqua" w:hAnsi="Book Antiqua" w:cs="Book Antiqua"/>
        </w:rPr>
        <w:t>DMR-111-013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R-111-19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R-112-00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R-112-177</w:t>
      </w:r>
      <w:bookmarkEnd w:id="1"/>
      <w:r w:rsidRPr="00970FFA">
        <w:rPr>
          <w:rFonts w:ascii="Book Antiqua" w:eastAsia="Book Antiqua" w:hAnsi="Book Antiqua" w:cs="Book Antiqua"/>
        </w:rPr>
        <w:t>;</w:t>
      </w:r>
      <w:bookmarkEnd w:id="0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st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lfa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HW-112-CMC-03.</w:t>
      </w:r>
    </w:p>
    <w:p w14:paraId="2D8481A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F6F4C2B" w14:textId="2963A80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orrespondi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uthor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heng-T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D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hD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octor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rofessor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Hospital</w:t>
      </w:r>
      <w:r w:rsidR="00277412" w:rsidRPr="00970FFA">
        <w:rPr>
          <w:rFonts w:ascii="Book Antiqua" w:eastAsia="PMingLiU" w:hAnsi="Book Antiqua" w:cs="Book Antiqua"/>
          <w:lang w:eastAsia="zh-TW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hAnsi="Book Antiqua"/>
        </w:rPr>
        <w:t>School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Chinese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Medicine,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China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Medical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Universit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a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ric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4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.teng@yahoo.com</w:t>
      </w:r>
    </w:p>
    <w:p w14:paraId="7BC9FFA9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0F61E1C5" w14:textId="0759E63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Received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Octo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391F0148" w14:textId="0B5E44C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Revised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75810244" w14:textId="18A5D2A2" w:rsidR="00A77B3E" w:rsidRPr="00970FFA" w:rsidRDefault="001A373D" w:rsidP="001040BE">
      <w:pPr>
        <w:spacing w:line="360" w:lineRule="auto"/>
        <w:rPr>
          <w:rFonts w:ascii="Book Antiqua" w:hAnsi="Book Antiqua"/>
        </w:rPr>
        <w:pPrChange w:id="2" w:author="yan jiaping" w:date="2024-02-01T14:22:00Z">
          <w:pPr>
            <w:spacing w:line="360" w:lineRule="auto"/>
            <w:jc w:val="both"/>
          </w:pPr>
        </w:pPrChange>
      </w:pPr>
      <w:r w:rsidRPr="00970FFA">
        <w:rPr>
          <w:rFonts w:ascii="Book Antiqua" w:eastAsia="Book Antiqua" w:hAnsi="Book Antiqua" w:cs="Book Antiqua"/>
          <w:b/>
          <w:bCs/>
        </w:rPr>
        <w:t>Accepted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bookmarkStart w:id="3" w:name="OLE_LINK1198"/>
      <w:bookmarkStart w:id="4" w:name="OLE_LINK1199"/>
      <w:bookmarkStart w:id="5" w:name="OLE_LINK1218"/>
      <w:bookmarkStart w:id="6" w:name="OLE_LINK1222"/>
      <w:bookmarkStart w:id="7" w:name="OLE_LINK1223"/>
      <w:bookmarkStart w:id="8" w:name="OLE_LINK1224"/>
      <w:bookmarkStart w:id="9" w:name="OLE_LINK1227"/>
      <w:bookmarkStart w:id="10" w:name="OLE_LINK1231"/>
      <w:bookmarkStart w:id="11" w:name="OLE_LINK1242"/>
      <w:bookmarkStart w:id="12" w:name="OLE_LINK1246"/>
      <w:bookmarkStart w:id="13" w:name="OLE_LINK6798"/>
      <w:bookmarkStart w:id="14" w:name="OLE_LINK6803"/>
      <w:bookmarkStart w:id="15" w:name="OLE_LINK6812"/>
      <w:bookmarkStart w:id="16" w:name="OLE_LINK6816"/>
      <w:bookmarkStart w:id="17" w:name="OLE_LINK6827"/>
      <w:bookmarkStart w:id="18" w:name="OLE_LINK6830"/>
      <w:bookmarkStart w:id="19" w:name="OLE_LINK6834"/>
      <w:bookmarkStart w:id="20" w:name="OLE_LINK7116"/>
      <w:bookmarkStart w:id="21" w:name="OLE_LINK7119"/>
      <w:bookmarkStart w:id="22" w:name="OLE_LINK7122"/>
      <w:bookmarkStart w:id="23" w:name="OLE_LINK7125"/>
      <w:bookmarkStart w:id="24" w:name="OLE_LINK7126"/>
      <w:bookmarkStart w:id="25" w:name="OLE_LINK7127"/>
      <w:bookmarkStart w:id="26" w:name="OLE_LINK7130"/>
      <w:bookmarkStart w:id="27" w:name="OLE_LINK7133"/>
      <w:bookmarkStart w:id="28" w:name="OLE_LINK7140"/>
      <w:bookmarkStart w:id="29" w:name="OLE_LINK7141"/>
      <w:bookmarkStart w:id="30" w:name="OLE_LINK7145"/>
      <w:bookmarkStart w:id="31" w:name="OLE_LINK7150"/>
      <w:bookmarkStart w:id="32" w:name="OLE_LINK7153"/>
      <w:bookmarkStart w:id="33" w:name="OLE_LINK7158"/>
      <w:bookmarkStart w:id="34" w:name="OLE_LINK7167"/>
      <w:bookmarkStart w:id="35" w:name="OLE_LINK7173"/>
      <w:bookmarkStart w:id="36" w:name="OLE_LINK7212"/>
      <w:bookmarkStart w:id="37" w:name="OLE_LINK7213"/>
      <w:bookmarkStart w:id="38" w:name="OLE_LINK7214"/>
      <w:bookmarkStart w:id="39" w:name="OLE_LINK7215"/>
      <w:bookmarkStart w:id="40" w:name="OLE_LINK7223"/>
      <w:bookmarkStart w:id="41" w:name="OLE_LINK7228"/>
      <w:bookmarkStart w:id="42" w:name="OLE_LINK7235"/>
      <w:bookmarkStart w:id="43" w:name="OLE_LINK7236"/>
      <w:bookmarkStart w:id="44" w:name="OLE_LINK7237"/>
      <w:bookmarkStart w:id="45" w:name="OLE_LINK7240"/>
      <w:bookmarkStart w:id="46" w:name="OLE_LINK7243"/>
      <w:bookmarkStart w:id="47" w:name="OLE_LINK7250"/>
      <w:bookmarkStart w:id="48" w:name="OLE_LINK7253"/>
      <w:bookmarkStart w:id="49" w:name="OLE_LINK7513"/>
      <w:bookmarkStart w:id="50" w:name="OLE_LINK7515"/>
      <w:bookmarkStart w:id="51" w:name="OLE_LINK7522"/>
      <w:bookmarkStart w:id="52" w:name="OLE_LINK7527"/>
      <w:bookmarkStart w:id="53" w:name="OLE_LINK7530"/>
      <w:bookmarkStart w:id="54" w:name="OLE_LINK7547"/>
      <w:bookmarkStart w:id="55" w:name="OLE_LINK7550"/>
      <w:bookmarkStart w:id="56" w:name="OLE_LINK7555"/>
      <w:bookmarkStart w:id="57" w:name="OLE_LINK7559"/>
      <w:bookmarkStart w:id="58" w:name="OLE_LINK7561"/>
      <w:bookmarkStart w:id="59" w:name="OLE_LINK7608"/>
      <w:bookmarkStart w:id="60" w:name="OLE_LINK7611"/>
      <w:bookmarkStart w:id="61" w:name="OLE_LINK7616"/>
      <w:bookmarkStart w:id="62" w:name="OLE_LINK7625"/>
      <w:bookmarkStart w:id="63" w:name="OLE_LINK7628"/>
      <w:bookmarkStart w:id="64" w:name="OLE_LINK7629"/>
      <w:bookmarkStart w:id="65" w:name="OLE_LINK7633"/>
      <w:bookmarkStart w:id="66" w:name="OLE_LINK7641"/>
      <w:bookmarkStart w:id="67" w:name="OLE_LINK7568"/>
      <w:bookmarkStart w:id="68" w:name="OLE_LINK7569"/>
      <w:bookmarkStart w:id="69" w:name="OLE_LINK7571"/>
      <w:bookmarkStart w:id="70" w:name="OLE_LINK7574"/>
      <w:bookmarkStart w:id="71" w:name="OLE_LINK7577"/>
      <w:bookmarkStart w:id="72" w:name="OLE_LINK7578"/>
      <w:bookmarkStart w:id="73" w:name="OLE_LINK7583"/>
      <w:bookmarkStart w:id="74" w:name="OLE_LINK7587"/>
      <w:bookmarkStart w:id="75" w:name="OLE_LINK7597"/>
      <w:bookmarkStart w:id="76" w:name="OLE_LINK7602"/>
      <w:bookmarkStart w:id="77" w:name="OLE_LINK7605"/>
      <w:bookmarkStart w:id="78" w:name="OLE_LINK7606"/>
      <w:bookmarkStart w:id="79" w:name="OLE_LINK7610"/>
      <w:bookmarkStart w:id="80" w:name="OLE_LINK7617"/>
      <w:bookmarkStart w:id="81" w:name="OLE_LINK7620"/>
      <w:bookmarkStart w:id="82" w:name="OLE_LINK7635"/>
      <w:bookmarkStart w:id="83" w:name="OLE_LINK7649"/>
      <w:bookmarkStart w:id="84" w:name="OLE_LINK7652"/>
      <w:bookmarkStart w:id="85" w:name="OLE_LINK7655"/>
      <w:bookmarkStart w:id="86" w:name="OLE_LINK7665"/>
      <w:bookmarkStart w:id="87" w:name="OLE_LINK7684"/>
      <w:bookmarkStart w:id="88" w:name="OLE_LINK7687"/>
      <w:bookmarkStart w:id="89" w:name="OLE_LINK7690"/>
      <w:bookmarkStart w:id="90" w:name="OLE_LINK7691"/>
      <w:bookmarkStart w:id="91" w:name="OLE_LINK7695"/>
      <w:bookmarkStart w:id="92" w:name="OLE_LINK7699"/>
      <w:bookmarkStart w:id="93" w:name="OLE_LINK7703"/>
      <w:bookmarkStart w:id="94" w:name="OLE_LINK7706"/>
      <w:bookmarkStart w:id="95" w:name="OLE_LINK7709"/>
      <w:bookmarkStart w:id="96" w:name="OLE_LINK7710"/>
      <w:bookmarkStart w:id="97" w:name="OLE_LINK7711"/>
      <w:bookmarkStart w:id="98" w:name="OLE_LINK7712"/>
      <w:bookmarkStart w:id="99" w:name="OLE_LINK7718"/>
      <w:bookmarkStart w:id="100" w:name="OLE_LINK7721"/>
      <w:bookmarkStart w:id="101" w:name="OLE_LINK7722"/>
      <w:bookmarkStart w:id="102" w:name="OLE_LINK7730"/>
      <w:bookmarkStart w:id="103" w:name="OLE_LINK7734"/>
      <w:bookmarkStart w:id="104" w:name="OLE_LINK7735"/>
      <w:bookmarkStart w:id="105" w:name="OLE_LINK7736"/>
      <w:bookmarkStart w:id="106" w:name="OLE_LINK7737"/>
      <w:bookmarkStart w:id="107" w:name="OLE_LINK7738"/>
      <w:bookmarkStart w:id="108" w:name="OLE_LINK7796"/>
      <w:bookmarkStart w:id="109" w:name="OLE_LINK7799"/>
      <w:bookmarkStart w:id="110" w:name="OLE_LINK7809"/>
      <w:bookmarkStart w:id="111" w:name="OLE_LINK7813"/>
      <w:bookmarkStart w:id="112" w:name="OLE_LINK7820"/>
      <w:bookmarkStart w:id="113" w:name="OLE_LINK7836"/>
      <w:bookmarkStart w:id="114" w:name="OLE_LINK7837"/>
      <w:bookmarkStart w:id="115" w:name="OLE_LINK7838"/>
      <w:bookmarkStart w:id="116" w:name="OLE_LINK7839"/>
      <w:bookmarkStart w:id="117" w:name="OLE_LINK7843"/>
      <w:bookmarkStart w:id="118" w:name="OLE_LINK7846"/>
      <w:bookmarkStart w:id="119" w:name="OLE_LINK7867"/>
      <w:bookmarkStart w:id="120" w:name="OLE_LINK7873"/>
      <w:bookmarkStart w:id="121" w:name="OLE_LINK7876"/>
      <w:bookmarkStart w:id="122" w:name="OLE_LINK7879"/>
      <w:bookmarkStart w:id="123" w:name="OLE_LINK7882"/>
      <w:bookmarkStart w:id="124" w:name="OLE_LINK7885"/>
      <w:bookmarkStart w:id="125" w:name="OLE_LINK7894"/>
      <w:bookmarkStart w:id="126" w:name="OLE_LINK7895"/>
      <w:bookmarkStart w:id="127" w:name="OLE_LINK7896"/>
      <w:bookmarkStart w:id="128" w:name="OLE_LINK7897"/>
      <w:bookmarkStart w:id="129" w:name="OLE_LINK7903"/>
      <w:bookmarkStart w:id="130" w:name="OLE_LINK7910"/>
      <w:bookmarkStart w:id="131" w:name="OLE_LINK7977"/>
      <w:bookmarkStart w:id="132" w:name="OLE_LINK7979"/>
      <w:bookmarkStart w:id="133" w:name="OLE_LINK7983"/>
      <w:bookmarkStart w:id="134" w:name="OLE_LINK7984"/>
      <w:bookmarkStart w:id="135" w:name="OLE_LINK7985"/>
      <w:bookmarkStart w:id="136" w:name="OLE_LINK1"/>
      <w:bookmarkStart w:id="137" w:name="OLE_LINK4"/>
      <w:bookmarkStart w:id="138" w:name="OLE_LINK7"/>
      <w:bookmarkStart w:id="139" w:name="OLE_LINK10"/>
      <w:bookmarkStart w:id="140" w:name="OLE_LINK14"/>
      <w:bookmarkStart w:id="141" w:name="OLE_LINK17"/>
      <w:bookmarkStart w:id="142" w:name="OLE_LINK11"/>
      <w:bookmarkStart w:id="143" w:name="OLE_LINK20"/>
      <w:bookmarkStart w:id="144" w:name="OLE_LINK29"/>
      <w:bookmarkStart w:id="145" w:name="OLE_LINK34"/>
      <w:bookmarkStart w:id="146" w:name="OLE_LINK37"/>
      <w:bookmarkStart w:id="147" w:name="OLE_LINK40"/>
      <w:bookmarkStart w:id="148" w:name="OLE_LINK41"/>
      <w:bookmarkStart w:id="149" w:name="OLE_LINK46"/>
      <w:bookmarkStart w:id="150" w:name="OLE_LINK49"/>
      <w:bookmarkStart w:id="151" w:name="OLE_LINK54"/>
      <w:bookmarkStart w:id="152" w:name="OLE_LINK57"/>
      <w:bookmarkStart w:id="153" w:name="OLE_LINK60"/>
      <w:bookmarkStart w:id="154" w:name="OLE_LINK65"/>
      <w:bookmarkStart w:id="155" w:name="OLE_LINK72"/>
      <w:bookmarkStart w:id="156" w:name="OLE_LINK75"/>
      <w:bookmarkStart w:id="157" w:name="OLE_LINK82"/>
      <w:bookmarkStart w:id="158" w:name="OLE_LINK84"/>
      <w:bookmarkStart w:id="159" w:name="OLE_LINK87"/>
      <w:bookmarkStart w:id="160" w:name="OLE_LINK100"/>
      <w:bookmarkStart w:id="161" w:name="OLE_LINK103"/>
      <w:bookmarkStart w:id="162" w:name="OLE_LINK108"/>
      <w:bookmarkStart w:id="163" w:name="OLE_LINK174"/>
      <w:bookmarkStart w:id="164" w:name="OLE_LINK177"/>
      <w:bookmarkStart w:id="165" w:name="OLE_LINK184"/>
      <w:bookmarkStart w:id="166" w:name="OLE_LINK187"/>
      <w:bookmarkStart w:id="167" w:name="OLE_LINK192"/>
      <w:bookmarkStart w:id="168" w:name="OLE_LINK197"/>
      <w:bookmarkStart w:id="169" w:name="OLE_LINK200"/>
      <w:bookmarkStart w:id="170" w:name="OLE_LINK203"/>
      <w:bookmarkStart w:id="171" w:name="OLE_LINK208"/>
      <w:bookmarkStart w:id="172" w:name="OLE_LINK216"/>
      <w:bookmarkStart w:id="173" w:name="OLE_LINK219"/>
      <w:bookmarkStart w:id="174" w:name="OLE_LINK220"/>
      <w:bookmarkStart w:id="175" w:name="OLE_LINK226"/>
      <w:bookmarkStart w:id="176" w:name="OLE_LINK229"/>
      <w:bookmarkStart w:id="177" w:name="OLE_LINK233"/>
      <w:bookmarkStart w:id="178" w:name="OLE_LINK236"/>
      <w:bookmarkStart w:id="179" w:name="OLE_LINK241"/>
      <w:bookmarkStart w:id="180" w:name="OLE_LINK1310"/>
      <w:bookmarkStart w:id="181" w:name="OLE_LINK1318"/>
      <w:bookmarkStart w:id="182" w:name="OLE_LINK1324"/>
      <w:bookmarkStart w:id="183" w:name="OLE_LINK1325"/>
      <w:bookmarkStart w:id="184" w:name="OLE_LINK1326"/>
      <w:bookmarkStart w:id="185" w:name="OLE_LINK6"/>
      <w:bookmarkStart w:id="186" w:name="OLE_LINK12"/>
      <w:bookmarkStart w:id="187" w:name="OLE_LINK19"/>
      <w:bookmarkStart w:id="188" w:name="OLE_LINK26"/>
      <w:bookmarkStart w:id="189" w:name="OLE_LINK30"/>
      <w:bookmarkStart w:id="190" w:name="OLE_LINK36"/>
      <w:bookmarkStart w:id="191" w:name="OLE_LINK42"/>
      <w:bookmarkStart w:id="192" w:name="OLE_LINK51"/>
      <w:bookmarkStart w:id="193" w:name="OLE_LINK61"/>
      <w:bookmarkStart w:id="194" w:name="OLE_LINK66"/>
      <w:bookmarkStart w:id="195" w:name="OLE_LINK74"/>
      <w:bookmarkStart w:id="196" w:name="OLE_LINK78"/>
      <w:bookmarkStart w:id="197" w:name="OLE_LINK1219"/>
      <w:bookmarkStart w:id="198" w:name="OLE_LINK1220"/>
      <w:bookmarkStart w:id="199" w:name="OLE_LINK1232"/>
      <w:bookmarkStart w:id="200" w:name="OLE_LINK1233"/>
      <w:bookmarkStart w:id="201" w:name="OLE_LINK1236"/>
      <w:bookmarkStart w:id="202" w:name="OLE_LINK1241"/>
      <w:bookmarkStart w:id="203" w:name="OLE_LINK1247"/>
      <w:bookmarkStart w:id="204" w:name="OLE_LINK1255"/>
      <w:bookmarkStart w:id="205" w:name="OLE_LINK1261"/>
      <w:bookmarkStart w:id="206" w:name="OLE_LINK1267"/>
      <w:bookmarkStart w:id="207" w:name="OLE_LINK1269"/>
      <w:bookmarkStart w:id="208" w:name="OLE_LINK1272"/>
      <w:bookmarkStart w:id="209" w:name="OLE_LINK1282"/>
      <w:bookmarkStart w:id="210" w:name="OLE_LINK1286"/>
      <w:bookmarkStart w:id="211" w:name="OLE_LINK1290"/>
      <w:bookmarkStart w:id="212" w:name="OLE_LINK1291"/>
      <w:bookmarkStart w:id="213" w:name="OLE_LINK1295"/>
      <w:bookmarkStart w:id="214" w:name="OLE_LINK1299"/>
      <w:bookmarkStart w:id="215" w:name="OLE_LINK1303"/>
      <w:bookmarkStart w:id="216" w:name="OLE_LINK1307"/>
      <w:bookmarkStart w:id="217" w:name="OLE_LINK1311"/>
      <w:bookmarkStart w:id="218" w:name="OLE_LINK1327"/>
      <w:bookmarkStart w:id="219" w:name="OLE_LINK1334"/>
      <w:bookmarkStart w:id="220" w:name="OLE_LINK1340"/>
      <w:bookmarkStart w:id="221" w:name="OLE_LINK1342"/>
      <w:bookmarkStart w:id="222" w:name="OLE_LINK1346"/>
      <w:bookmarkStart w:id="223" w:name="OLE_LINK1352"/>
      <w:bookmarkStart w:id="224" w:name="OLE_LINK3"/>
      <w:bookmarkStart w:id="225" w:name="OLE_LINK15"/>
      <w:bookmarkStart w:id="226" w:name="OLE_LINK23"/>
      <w:bookmarkStart w:id="227" w:name="OLE_LINK21"/>
      <w:bookmarkStart w:id="228" w:name="OLE_LINK1225"/>
      <w:bookmarkStart w:id="229" w:name="OLE_LINK1237"/>
      <w:bookmarkStart w:id="230" w:name="OLE_LINK1244"/>
      <w:bookmarkStart w:id="231" w:name="OLE_LINK1250"/>
      <w:bookmarkStart w:id="232" w:name="OLE_LINK1251"/>
      <w:bookmarkStart w:id="233" w:name="OLE_LINK1256"/>
      <w:bookmarkStart w:id="234" w:name="OLE_LINK1262"/>
      <w:bookmarkStart w:id="235" w:name="OLE_LINK1273"/>
      <w:bookmarkStart w:id="236" w:name="OLE_LINK1276"/>
      <w:bookmarkStart w:id="237" w:name="OLE_LINK1283"/>
      <w:bookmarkStart w:id="238" w:name="OLE_LINK1292"/>
      <w:bookmarkStart w:id="239" w:name="OLE_LINK1297"/>
      <w:bookmarkStart w:id="240" w:name="OLE_LINK1301"/>
      <w:bookmarkStart w:id="241" w:name="OLE_LINK1305"/>
      <w:bookmarkStart w:id="242" w:name="OLE_LINK1312"/>
      <w:bookmarkStart w:id="243" w:name="OLE_LINK1315"/>
      <w:bookmarkStart w:id="244" w:name="OLE_LINK1319"/>
      <w:bookmarkStart w:id="245" w:name="OLE_LINK1322"/>
      <w:bookmarkStart w:id="246" w:name="OLE_LINK7224"/>
      <w:bookmarkStart w:id="247" w:name="OLE_LINK7229"/>
      <w:bookmarkStart w:id="248" w:name="OLE_LINK7234"/>
      <w:bookmarkStart w:id="249" w:name="OLE_LINK7241"/>
      <w:bookmarkStart w:id="250" w:name="OLE_LINK7244"/>
      <w:bookmarkStart w:id="251" w:name="OLE_LINK7259"/>
      <w:bookmarkStart w:id="252" w:name="OLE_LINK7264"/>
      <w:bookmarkStart w:id="253" w:name="OLE_LINK7268"/>
      <w:bookmarkStart w:id="254" w:name="OLE_LINK7274"/>
      <w:bookmarkStart w:id="255" w:name="OLE_LINK7279"/>
      <w:bookmarkStart w:id="256" w:name="OLE_LINK7288"/>
      <w:bookmarkStart w:id="257" w:name="OLE_LINK7290"/>
      <w:bookmarkStart w:id="258" w:name="OLE_LINK7295"/>
      <w:bookmarkStart w:id="259" w:name="OLE_LINK7300"/>
      <w:bookmarkStart w:id="260" w:name="OLE_LINK7301"/>
      <w:bookmarkStart w:id="261" w:name="OLE_LINK7302"/>
      <w:bookmarkStart w:id="262" w:name="OLE_LINK7305"/>
      <w:bookmarkStart w:id="263" w:name="OLE_LINK7308"/>
      <w:bookmarkStart w:id="264" w:name="OLE_LINK7618"/>
      <w:bookmarkStart w:id="265" w:name="OLE_LINK7623"/>
      <w:bookmarkStart w:id="266" w:name="OLE_LINK7630"/>
      <w:bookmarkStart w:id="267" w:name="OLE_LINK7639"/>
      <w:bookmarkStart w:id="268" w:name="OLE_LINK7644"/>
      <w:bookmarkStart w:id="269" w:name="OLE_LINK7650"/>
      <w:bookmarkStart w:id="270" w:name="OLE_LINK7654"/>
      <w:bookmarkStart w:id="271" w:name="OLE_LINK7666"/>
      <w:bookmarkStart w:id="272" w:name="OLE_LINK7670"/>
      <w:bookmarkStart w:id="273" w:name="OLE_LINK7675"/>
      <w:bookmarkStart w:id="274" w:name="OLE_LINK7681"/>
      <w:bookmarkStart w:id="275" w:name="OLE_LINK7682"/>
      <w:bookmarkStart w:id="276" w:name="OLE_LINK7688"/>
      <w:bookmarkStart w:id="277" w:name="OLE_LINK7693"/>
      <w:bookmarkStart w:id="278" w:name="OLE_LINK7700"/>
      <w:bookmarkStart w:id="279" w:name="OLE_LINK7724"/>
      <w:bookmarkStart w:id="280" w:name="OLE_LINK7727"/>
      <w:bookmarkStart w:id="281" w:name="OLE_LINK7732"/>
      <w:bookmarkStart w:id="282" w:name="OLE_LINK7744"/>
      <w:bookmarkStart w:id="283" w:name="OLE_LINK7753"/>
      <w:bookmarkStart w:id="284" w:name="OLE_LINK7761"/>
      <w:bookmarkStart w:id="285" w:name="OLE_LINK7765"/>
      <w:bookmarkStart w:id="286" w:name="OLE_LINK7769"/>
      <w:bookmarkStart w:id="287" w:name="OLE_LINK7772"/>
      <w:bookmarkStart w:id="288" w:name="OLE_LINK7775"/>
      <w:bookmarkStart w:id="289" w:name="OLE_LINK7779"/>
      <w:bookmarkStart w:id="290" w:name="OLE_LINK7785"/>
      <w:bookmarkStart w:id="291" w:name="OLE_LINK7788"/>
      <w:bookmarkStart w:id="292" w:name="OLE_LINK7791"/>
      <w:bookmarkStart w:id="293" w:name="OLE_LINK7794"/>
      <w:bookmarkStart w:id="294" w:name="OLE_LINK7800"/>
      <w:bookmarkStart w:id="295" w:name="OLE_LINK7803"/>
      <w:bookmarkStart w:id="296" w:name="OLE_LINK7806"/>
      <w:bookmarkStart w:id="297" w:name="OLE_LINK7810"/>
      <w:bookmarkStart w:id="298" w:name="OLE_LINK7811"/>
      <w:bookmarkStart w:id="299" w:name="OLE_LINK7815"/>
      <w:bookmarkStart w:id="300" w:name="OLE_LINK7238"/>
      <w:bookmarkStart w:id="301" w:name="OLE_LINK7245"/>
      <w:bookmarkStart w:id="302" w:name="OLE_LINK7254"/>
      <w:bookmarkStart w:id="303" w:name="OLE_LINK7260"/>
      <w:bookmarkStart w:id="304" w:name="OLE_LINK7263"/>
      <w:bookmarkStart w:id="305" w:name="OLE_LINK7265"/>
      <w:bookmarkStart w:id="306" w:name="OLE_LINK7266"/>
      <w:bookmarkStart w:id="307" w:name="OLE_LINK7272"/>
      <w:bookmarkStart w:id="308" w:name="OLE_LINK7282"/>
      <w:bookmarkStart w:id="309" w:name="OLE_LINK7287"/>
      <w:bookmarkStart w:id="310" w:name="OLE_LINK7292"/>
      <w:bookmarkStart w:id="311" w:name="OLE_LINK7296"/>
      <w:bookmarkStart w:id="312" w:name="OLE_LINK7303"/>
      <w:bookmarkStart w:id="313" w:name="OLE_LINK7307"/>
      <w:bookmarkStart w:id="314" w:name="OLE_LINK7313"/>
      <w:bookmarkStart w:id="315" w:name="OLE_LINK7317"/>
      <w:bookmarkStart w:id="316" w:name="OLE_LINK7322"/>
      <w:bookmarkStart w:id="317" w:name="OLE_LINK7326"/>
      <w:bookmarkStart w:id="318" w:name="OLE_LINK7376"/>
      <w:bookmarkStart w:id="319" w:name="OLE_LINK7379"/>
      <w:bookmarkStart w:id="320" w:name="OLE_LINK7383"/>
      <w:bookmarkStart w:id="321" w:name="OLE_LINK7386"/>
      <w:bookmarkStart w:id="322" w:name="OLE_LINK7389"/>
      <w:bookmarkStart w:id="323" w:name="OLE_LINK7394"/>
      <w:bookmarkStart w:id="324" w:name="OLE_LINK7403"/>
      <w:bookmarkStart w:id="325" w:name="OLE_LINK7422"/>
      <w:bookmarkStart w:id="326" w:name="OLE_LINK7426"/>
      <w:bookmarkStart w:id="327" w:name="OLE_LINK7432"/>
      <w:bookmarkStart w:id="328" w:name="OLE_LINK7440"/>
      <w:bookmarkStart w:id="329" w:name="OLE_LINK7523"/>
      <w:bookmarkStart w:id="330" w:name="OLE_LINK7526"/>
      <w:bookmarkStart w:id="331" w:name="OLE_LINK7533"/>
      <w:bookmarkStart w:id="332" w:name="OLE_LINK7534"/>
      <w:bookmarkStart w:id="333" w:name="OLE_LINK7538"/>
      <w:bookmarkStart w:id="334" w:name="OLE_LINK7548"/>
      <w:bookmarkStart w:id="335" w:name="OLE_LINK7552"/>
      <w:bookmarkStart w:id="336" w:name="OLE_LINK7562"/>
      <w:bookmarkStart w:id="337" w:name="OLE_LINK7572"/>
      <w:bookmarkStart w:id="338" w:name="OLE_LINK7573"/>
      <w:bookmarkStart w:id="339" w:name="OLE_LINK7579"/>
      <w:bookmarkStart w:id="340" w:name="OLE_LINK7588"/>
      <w:bookmarkStart w:id="341" w:name="OLE_LINK7593"/>
      <w:bookmarkStart w:id="342" w:name="OLE_LINK7619"/>
      <w:bookmarkStart w:id="343" w:name="OLE_LINK7631"/>
      <w:bookmarkStart w:id="344" w:name="OLE_LINK7642"/>
      <w:bookmarkStart w:id="345" w:name="OLE_LINK7646"/>
      <w:bookmarkStart w:id="346" w:name="OLE_LINK7648"/>
      <w:bookmarkStart w:id="347" w:name="OLE_LINK7658"/>
      <w:bookmarkStart w:id="348" w:name="OLE_LINK7739"/>
      <w:bookmarkStart w:id="349" w:name="OLE_LINK7743"/>
      <w:bookmarkStart w:id="350" w:name="OLE_LINK7749"/>
      <w:bookmarkStart w:id="351" w:name="OLE_LINK7756"/>
      <w:bookmarkStart w:id="352" w:name="OLE_LINK7786"/>
      <w:bookmarkStart w:id="353" w:name="OLE_LINK7793"/>
      <w:bookmarkStart w:id="354" w:name="OLE_LINK7801"/>
      <w:bookmarkStart w:id="355" w:name="OLE_LINK7805"/>
      <w:bookmarkStart w:id="356" w:name="OLE_LINK7814"/>
      <w:bookmarkStart w:id="357" w:name="OLE_LINK7818"/>
      <w:bookmarkStart w:id="358" w:name="OLE_LINK7822"/>
      <w:bookmarkStart w:id="359" w:name="OLE_LINK7825"/>
      <w:bookmarkStart w:id="360" w:name="OLE_LINK7834"/>
      <w:bookmarkStart w:id="361" w:name="OLE_LINK7840"/>
      <w:bookmarkStart w:id="362" w:name="OLE_LINK7844"/>
      <w:bookmarkStart w:id="363" w:name="OLE_LINK7850"/>
      <w:bookmarkStart w:id="364" w:name="OLE_LINK7853"/>
      <w:bookmarkStart w:id="365" w:name="OLE_LINK7858"/>
      <w:bookmarkStart w:id="366" w:name="OLE_LINK7862"/>
      <w:bookmarkStart w:id="367" w:name="OLE_LINK7863"/>
      <w:bookmarkStart w:id="368" w:name="OLE_LINK7864"/>
      <w:bookmarkStart w:id="369" w:name="OLE_LINK7871"/>
      <w:bookmarkStart w:id="370" w:name="OLE_LINK7877"/>
      <w:bookmarkStart w:id="371" w:name="OLE_LINK7883"/>
      <w:bookmarkStart w:id="372" w:name="OLE_LINK7888"/>
      <w:bookmarkStart w:id="373" w:name="OLE_LINK7898"/>
      <w:bookmarkStart w:id="374" w:name="OLE_LINK7901"/>
      <w:bookmarkStart w:id="375" w:name="OLE_LINK7255"/>
      <w:bookmarkStart w:id="376" w:name="OLE_LINK7261"/>
      <w:bookmarkStart w:id="377" w:name="OLE_LINK7269"/>
      <w:bookmarkStart w:id="378" w:name="OLE_LINK7275"/>
      <w:bookmarkStart w:id="379" w:name="OLE_LINK7280"/>
      <w:bookmarkStart w:id="380" w:name="OLE_LINK7286"/>
      <w:bookmarkStart w:id="381" w:name="OLE_LINK7293"/>
      <w:bookmarkStart w:id="382" w:name="OLE_LINK7304"/>
      <w:bookmarkStart w:id="383" w:name="OLE_LINK7306"/>
      <w:bookmarkStart w:id="384" w:name="OLE_LINK7314"/>
      <w:bookmarkStart w:id="385" w:name="OLE_LINK7324"/>
      <w:bookmarkStart w:id="386" w:name="OLE_LINK7330"/>
      <w:bookmarkStart w:id="387" w:name="OLE_LINK7335"/>
      <w:bookmarkStart w:id="388" w:name="OLE_LINK7340"/>
      <w:bookmarkStart w:id="389" w:name="OLE_LINK7343"/>
      <w:bookmarkStart w:id="390" w:name="OLE_LINK7344"/>
      <w:bookmarkStart w:id="391" w:name="OLE_LINK7348"/>
      <w:bookmarkStart w:id="392" w:name="OLE_LINK7351"/>
      <w:bookmarkStart w:id="393" w:name="OLE_LINK7357"/>
      <w:bookmarkStart w:id="394" w:name="OLE_LINK7360"/>
      <w:bookmarkStart w:id="395" w:name="OLE_LINK7361"/>
      <w:bookmarkStart w:id="396" w:name="OLE_LINK7368"/>
      <w:bookmarkStart w:id="397" w:name="OLE_LINK7372"/>
      <w:bookmarkStart w:id="398" w:name="OLE_LINK7378"/>
      <w:bookmarkStart w:id="399" w:name="OLE_LINK7384"/>
      <w:bookmarkStart w:id="400" w:name="OLE_LINK7395"/>
      <w:bookmarkStart w:id="401" w:name="OLE_LINK7404"/>
      <w:bookmarkStart w:id="402" w:name="OLE_LINK7407"/>
      <w:bookmarkStart w:id="403" w:name="OLE_LINK7411"/>
      <w:bookmarkStart w:id="404" w:name="OLE_LINK7415"/>
      <w:bookmarkStart w:id="405" w:name="OLE_LINK7418"/>
      <w:bookmarkStart w:id="406" w:name="OLE_LINK7424"/>
      <w:bookmarkStart w:id="407" w:name="OLE_LINK7667"/>
      <w:bookmarkStart w:id="408" w:name="OLE_LINK7676"/>
      <w:bookmarkStart w:id="409" w:name="OLE_LINK7685"/>
      <w:bookmarkStart w:id="410" w:name="OLE_LINK7689"/>
      <w:bookmarkStart w:id="411" w:name="OLE_LINK7701"/>
      <w:bookmarkStart w:id="412" w:name="OLE_LINK7708"/>
      <w:bookmarkStart w:id="413" w:name="OLE_LINK7720"/>
      <w:bookmarkStart w:id="414" w:name="OLE_LINK7729"/>
      <w:bookmarkStart w:id="415" w:name="OLE_LINK7747"/>
      <w:bookmarkStart w:id="416" w:name="OLE_LINK7754"/>
      <w:bookmarkStart w:id="417" w:name="OLE_LINK7771"/>
      <w:bookmarkStart w:id="418" w:name="OLE_LINK7776"/>
      <w:bookmarkStart w:id="419" w:name="OLE_LINK7777"/>
      <w:bookmarkStart w:id="420" w:name="OLE_LINK7781"/>
      <w:bookmarkStart w:id="421" w:name="OLE_LINK7787"/>
      <w:bookmarkStart w:id="422" w:name="OLE_LINK7789"/>
      <w:bookmarkStart w:id="423" w:name="OLE_LINK7795"/>
      <w:bookmarkStart w:id="424" w:name="OLE_LINK7804"/>
      <w:bookmarkStart w:id="425" w:name="OLE_LINK7816"/>
      <w:bookmarkStart w:id="426" w:name="OLE_LINK7841"/>
      <w:bookmarkStart w:id="427" w:name="OLE_LINK7848"/>
      <w:bookmarkStart w:id="428" w:name="OLE_LINK7854"/>
      <w:bookmarkStart w:id="429" w:name="OLE_LINK7866"/>
      <w:bookmarkStart w:id="430" w:name="OLE_LINK7878"/>
      <w:bookmarkStart w:id="431" w:name="OLE_LINK7889"/>
      <w:bookmarkStart w:id="432" w:name="OLE_LINK7900"/>
      <w:bookmarkStart w:id="433" w:name="OLE_LINK7906"/>
      <w:bookmarkStart w:id="434" w:name="OLE_LINK7909"/>
      <w:bookmarkStart w:id="435" w:name="OLE_LINK7913"/>
      <w:bookmarkStart w:id="436" w:name="OLE_LINK7916"/>
      <w:bookmarkStart w:id="437" w:name="OLE_LINK1335"/>
      <w:bookmarkStart w:id="438" w:name="OLE_LINK1343"/>
      <w:bookmarkStart w:id="439" w:name="OLE_LINK1344"/>
      <w:bookmarkStart w:id="440" w:name="OLE_LINK1348"/>
      <w:bookmarkStart w:id="441" w:name="OLE_LINK1353"/>
      <w:bookmarkStart w:id="442" w:name="OLE_LINK1356"/>
      <w:bookmarkStart w:id="443" w:name="OLE_LINK1361"/>
      <w:bookmarkStart w:id="444" w:name="OLE_LINK1364"/>
      <w:bookmarkStart w:id="445" w:name="OLE_LINK1365"/>
      <w:bookmarkStart w:id="446" w:name="OLE_LINK1371"/>
      <w:bookmarkStart w:id="447" w:name="OLE_LINK1375"/>
      <w:bookmarkStart w:id="448" w:name="OLE_LINK1379"/>
      <w:bookmarkStart w:id="449" w:name="OLE_LINK1384"/>
      <w:bookmarkStart w:id="450" w:name="OLE_LINK1387"/>
      <w:bookmarkStart w:id="451" w:name="OLE_LINK1391"/>
      <w:bookmarkStart w:id="452" w:name="OLE_LINK1395"/>
      <w:bookmarkStart w:id="453" w:name="OLE_LINK1399"/>
      <w:bookmarkStart w:id="454" w:name="OLE_LINK1402"/>
      <w:bookmarkStart w:id="455" w:name="OLE_LINK1412"/>
      <w:bookmarkStart w:id="456" w:name="OLE_LINK1429"/>
      <w:bookmarkStart w:id="457" w:name="OLE_LINK1433"/>
      <w:bookmarkStart w:id="458" w:name="OLE_LINK1436"/>
      <w:bookmarkStart w:id="459" w:name="OLE_LINK1449"/>
      <w:bookmarkStart w:id="460" w:name="OLE_LINK1452"/>
      <w:bookmarkStart w:id="461" w:name="OLE_LINK1457"/>
      <w:bookmarkStart w:id="462" w:name="OLE_LINK1466"/>
      <w:bookmarkStart w:id="463" w:name="OLE_LINK1474"/>
      <w:bookmarkStart w:id="464" w:name="OLE_LINK1477"/>
      <w:bookmarkStart w:id="465" w:name="OLE_LINK1478"/>
      <w:bookmarkStart w:id="466" w:name="OLE_LINK1484"/>
      <w:bookmarkStart w:id="467" w:name="OLE_LINK1490"/>
      <w:bookmarkStart w:id="468" w:name="OLE_LINK1492"/>
      <w:bookmarkStart w:id="469" w:name="OLE_LINK1496"/>
      <w:bookmarkStart w:id="470" w:name="OLE_LINK1499"/>
      <w:bookmarkStart w:id="471" w:name="OLE_LINK1503"/>
      <w:bookmarkStart w:id="472" w:name="OLE_LINK1508"/>
      <w:bookmarkStart w:id="473" w:name="OLE_LINK7674"/>
      <w:bookmarkStart w:id="474" w:name="OLE_LINK7683"/>
      <w:bookmarkStart w:id="475" w:name="OLE_LINK7704"/>
      <w:bookmarkStart w:id="476" w:name="OLE_LINK7714"/>
      <w:bookmarkStart w:id="477" w:name="OLE_LINK7725"/>
      <w:bookmarkStart w:id="478" w:name="OLE_LINK7731"/>
      <w:bookmarkStart w:id="479" w:name="OLE_LINK7740"/>
      <w:bookmarkStart w:id="480" w:name="OLE_LINK7745"/>
      <w:bookmarkStart w:id="481" w:name="OLE_LINK7755"/>
      <w:bookmarkStart w:id="482" w:name="OLE_LINK7762"/>
      <w:bookmarkStart w:id="483" w:name="OLE_LINK7766"/>
      <w:bookmarkStart w:id="484" w:name="OLE_LINK7780"/>
      <w:bookmarkStart w:id="485" w:name="OLE_LINK7797"/>
      <w:bookmarkStart w:id="486" w:name="OLE_LINK7807"/>
      <w:bookmarkStart w:id="487" w:name="OLE_LINK7817"/>
      <w:bookmarkStart w:id="488" w:name="OLE_LINK7842"/>
      <w:bookmarkStart w:id="489" w:name="OLE_LINK7851"/>
      <w:bookmarkStart w:id="490" w:name="OLE_LINK7859"/>
      <w:bookmarkStart w:id="491" w:name="OLE_LINK7868"/>
      <w:bookmarkStart w:id="492" w:name="OLE_LINK7884"/>
      <w:bookmarkStart w:id="493" w:name="OLE_LINK7902"/>
      <w:bookmarkStart w:id="494" w:name="OLE_LINK7907"/>
      <w:bookmarkStart w:id="495" w:name="OLE_LINK7917"/>
      <w:bookmarkStart w:id="496" w:name="OLE_LINK7920"/>
      <w:bookmarkStart w:id="497" w:name="OLE_LINK7923"/>
      <w:bookmarkStart w:id="498" w:name="OLE_LINK7927"/>
      <w:bookmarkStart w:id="499" w:name="OLE_LINK7933"/>
      <w:bookmarkStart w:id="500" w:name="OLE_LINK7936"/>
      <w:bookmarkStart w:id="501" w:name="OLE_LINK7938"/>
      <w:bookmarkStart w:id="502" w:name="OLE_LINK7947"/>
      <w:bookmarkStart w:id="503" w:name="OLE_LINK7952"/>
      <w:bookmarkStart w:id="504" w:name="OLE_LINK7960"/>
      <w:bookmarkStart w:id="505" w:name="OLE_LINK8010"/>
      <w:bookmarkStart w:id="506" w:name="OLE_LINK8011"/>
      <w:bookmarkStart w:id="507" w:name="OLE_LINK8012"/>
      <w:bookmarkStart w:id="508" w:name="OLE_LINK8015"/>
      <w:bookmarkStart w:id="509" w:name="OLE_LINK8023"/>
      <w:bookmarkStart w:id="510" w:name="OLE_LINK8026"/>
      <w:bookmarkStart w:id="511" w:name="OLE_LINK8027"/>
      <w:bookmarkStart w:id="512" w:name="OLE_LINK8034"/>
      <w:bookmarkStart w:id="513" w:name="OLE_LINK8037"/>
      <w:bookmarkStart w:id="514" w:name="OLE_LINK8046"/>
      <w:bookmarkStart w:id="515" w:name="OLE_LINK8049"/>
      <w:bookmarkStart w:id="516" w:name="OLE_LINK8055"/>
      <w:bookmarkStart w:id="517" w:name="OLE_LINK8059"/>
      <w:bookmarkStart w:id="518" w:name="OLE_LINK8064"/>
      <w:bookmarkStart w:id="519" w:name="OLE_LINK8066"/>
      <w:bookmarkStart w:id="520" w:name="OLE_LINK8072"/>
      <w:bookmarkStart w:id="521" w:name="OLE_LINK8078"/>
      <w:bookmarkStart w:id="522" w:name="OLE_LINK8081"/>
      <w:bookmarkStart w:id="523" w:name="OLE_LINK8089"/>
      <w:bookmarkStart w:id="524" w:name="OLE_LINK8134"/>
      <w:bookmarkStart w:id="525" w:name="OLE_LINK8137"/>
      <w:bookmarkStart w:id="526" w:name="OLE_LINK8138"/>
      <w:bookmarkStart w:id="527" w:name="OLE_LINK8139"/>
      <w:bookmarkStart w:id="528" w:name="OLE_LINK8141"/>
      <w:bookmarkStart w:id="529" w:name="OLE_LINK8144"/>
      <w:bookmarkStart w:id="530" w:name="OLE_LINK8148"/>
      <w:bookmarkStart w:id="531" w:name="OLE_LINK8153"/>
      <w:bookmarkStart w:id="532" w:name="OLE_LINK8157"/>
      <w:bookmarkStart w:id="533" w:name="OLE_LINK8160"/>
      <w:bookmarkStart w:id="534" w:name="OLE_LINK8166"/>
      <w:bookmarkStart w:id="535" w:name="OLE_LINK8171"/>
      <w:bookmarkStart w:id="536" w:name="OLE_LINK8175"/>
      <w:bookmarkStart w:id="537" w:name="OLE_LINK8179"/>
      <w:bookmarkStart w:id="538" w:name="OLE_LINK8185"/>
      <w:bookmarkStart w:id="539" w:name="OLE_LINK8188"/>
      <w:bookmarkStart w:id="540" w:name="OLE_LINK8192"/>
      <w:bookmarkStart w:id="541" w:name="OLE_LINK8199"/>
      <w:bookmarkStart w:id="542" w:name="OLE_LINK8203"/>
      <w:bookmarkStart w:id="543" w:name="OLE_LINK8209"/>
      <w:bookmarkStart w:id="544" w:name="OLE_LINK8217"/>
      <w:bookmarkStart w:id="545" w:name="OLE_LINK8222"/>
      <w:bookmarkStart w:id="546" w:name="OLE_LINK8226"/>
      <w:bookmarkStart w:id="547" w:name="OLE_LINK8229"/>
      <w:bookmarkStart w:id="548" w:name="OLE_LINK8230"/>
      <w:bookmarkStart w:id="549" w:name="OLE_LINK8232"/>
      <w:bookmarkStart w:id="550" w:name="OLE_LINK8239"/>
      <w:bookmarkStart w:id="551" w:name="OLE_LINK1357"/>
      <w:bookmarkStart w:id="552" w:name="OLE_LINK1372"/>
      <w:bookmarkStart w:id="553" w:name="OLE_LINK1381"/>
      <w:bookmarkStart w:id="554" w:name="OLE_LINK1382"/>
      <w:bookmarkStart w:id="555" w:name="OLE_LINK1397"/>
      <w:bookmarkStart w:id="556" w:name="OLE_LINK1407"/>
      <w:bookmarkStart w:id="557" w:name="OLE_LINK1414"/>
      <w:bookmarkStart w:id="558" w:name="OLE_LINK1419"/>
      <w:bookmarkStart w:id="559" w:name="OLE_LINK1424"/>
      <w:bookmarkStart w:id="560" w:name="OLE_LINK1434"/>
      <w:bookmarkStart w:id="561" w:name="OLE_LINK1441"/>
      <w:bookmarkStart w:id="562" w:name="OLE_LINK7845"/>
      <w:bookmarkStart w:id="563" w:name="OLE_LINK7860"/>
      <w:bookmarkStart w:id="564" w:name="OLE_LINK7890"/>
      <w:bookmarkStart w:id="565" w:name="OLE_LINK7914"/>
      <w:bookmarkStart w:id="566" w:name="OLE_LINK7918"/>
      <w:bookmarkStart w:id="567" w:name="OLE_LINK7925"/>
      <w:bookmarkStart w:id="568" w:name="OLE_LINK7929"/>
      <w:bookmarkStart w:id="569" w:name="OLE_LINK7932"/>
      <w:bookmarkStart w:id="570" w:name="OLE_LINK7939"/>
      <w:bookmarkStart w:id="571" w:name="OLE_LINK7944"/>
      <w:bookmarkStart w:id="572" w:name="OLE_LINK7953"/>
      <w:bookmarkStart w:id="573" w:name="OLE_LINK8177"/>
      <w:bookmarkStart w:id="574" w:name="OLE_LINK8186"/>
      <w:bookmarkStart w:id="575" w:name="OLE_LINK8194"/>
      <w:bookmarkStart w:id="576" w:name="OLE_LINK8200"/>
      <w:bookmarkStart w:id="577" w:name="OLE_LINK8206"/>
      <w:bookmarkStart w:id="578" w:name="OLE_LINK8212"/>
      <w:bookmarkStart w:id="579" w:name="OLE_LINK8213"/>
      <w:bookmarkStart w:id="580" w:name="OLE_LINK8214"/>
      <w:bookmarkStart w:id="581" w:name="OLE_LINK8219"/>
      <w:bookmarkStart w:id="582" w:name="OLE_LINK8224"/>
      <w:bookmarkStart w:id="583" w:name="OLE_LINK8227"/>
      <w:bookmarkStart w:id="584" w:name="OLE_LINK8235"/>
      <w:bookmarkStart w:id="585" w:name="OLE_LINK8241"/>
      <w:bookmarkStart w:id="586" w:name="OLE_LINK8245"/>
      <w:bookmarkStart w:id="587" w:name="OLE_LINK8248"/>
      <w:bookmarkStart w:id="588" w:name="OLE_LINK8254"/>
      <w:bookmarkStart w:id="589" w:name="OLE_LINK8262"/>
      <w:bookmarkStart w:id="590" w:name="OLE_LINK8267"/>
      <w:bookmarkStart w:id="591" w:name="OLE_LINK8272"/>
      <w:bookmarkStart w:id="592" w:name="OLE_LINK8276"/>
      <w:bookmarkStart w:id="593" w:name="OLE_LINK8283"/>
      <w:bookmarkStart w:id="594" w:name="OLE_LINK8293"/>
      <w:bookmarkStart w:id="595" w:name="OLE_LINK8297"/>
      <w:bookmarkStart w:id="596" w:name="OLE_LINK8303"/>
      <w:bookmarkStart w:id="597" w:name="OLE_LINK8305"/>
      <w:bookmarkStart w:id="598" w:name="OLE_LINK8311"/>
      <w:bookmarkStart w:id="599" w:name="OLE_LINK8316"/>
      <w:bookmarkStart w:id="600" w:name="OLE_LINK8319"/>
      <w:bookmarkStart w:id="601" w:name="OLE_LINK8323"/>
      <w:bookmarkStart w:id="602" w:name="OLE_LINK8328"/>
      <w:bookmarkStart w:id="603" w:name="OLE_LINK8390"/>
      <w:bookmarkStart w:id="604" w:name="OLE_LINK8393"/>
      <w:bookmarkStart w:id="605" w:name="OLE_LINK8399"/>
      <w:bookmarkStart w:id="606" w:name="OLE_LINK8402"/>
      <w:bookmarkStart w:id="607" w:name="OLE_LINK8403"/>
      <w:bookmarkStart w:id="608" w:name="OLE_LINK8404"/>
      <w:bookmarkStart w:id="609" w:name="OLE_LINK8406"/>
      <w:bookmarkStart w:id="610" w:name="OLE_LINK8410"/>
      <w:bookmarkStart w:id="611" w:name="OLE_LINK8418"/>
      <w:bookmarkStart w:id="612" w:name="OLE_LINK8422"/>
      <w:bookmarkStart w:id="613" w:name="OLE_LINK8426"/>
      <w:bookmarkStart w:id="614" w:name="OLE_LINK8432"/>
      <w:bookmarkStart w:id="615" w:name="OLE_LINK8435"/>
      <w:bookmarkStart w:id="616" w:name="OLE_LINK8438"/>
      <w:bookmarkStart w:id="617" w:name="OLE_LINK8439"/>
      <w:bookmarkStart w:id="618" w:name="OLE_LINK8443"/>
      <w:bookmarkStart w:id="619" w:name="OLE_LINK8444"/>
      <w:bookmarkStart w:id="620" w:name="OLE_LINK8448"/>
      <w:bookmarkStart w:id="621" w:name="OLE_LINK8451"/>
      <w:bookmarkStart w:id="622" w:name="OLE_LINK8455"/>
      <w:bookmarkStart w:id="623" w:name="OLE_LINK8462"/>
      <w:bookmarkStart w:id="624" w:name="OLE_LINK8466"/>
      <w:bookmarkStart w:id="625" w:name="OLE_LINK8467"/>
      <w:bookmarkStart w:id="626" w:name="OLE_LINK8470"/>
      <w:bookmarkStart w:id="627" w:name="OLE_LINK8471"/>
      <w:bookmarkStart w:id="628" w:name="OLE_LINK8475"/>
      <w:bookmarkStart w:id="629" w:name="OLE_LINK8485"/>
      <w:bookmarkStart w:id="630" w:name="OLE_LINK8490"/>
      <w:bookmarkStart w:id="631" w:name="OLE_LINK8495"/>
      <w:bookmarkStart w:id="632" w:name="OLE_LINK8498"/>
      <w:bookmarkStart w:id="633" w:name="OLE_LINK8510"/>
      <w:bookmarkStart w:id="634" w:name="OLE_LINK8548"/>
      <w:bookmarkStart w:id="635" w:name="OLE_LINK8549"/>
      <w:bookmarkStart w:id="636" w:name="OLE_LINK8555"/>
      <w:bookmarkStart w:id="637" w:name="OLE_LINK8558"/>
      <w:bookmarkStart w:id="638" w:name="OLE_LINK8564"/>
      <w:bookmarkStart w:id="639" w:name="OLE_LINK8565"/>
      <w:bookmarkStart w:id="640" w:name="OLE_LINK8575"/>
      <w:bookmarkStart w:id="641" w:name="OLE_LINK8579"/>
      <w:bookmarkStart w:id="642" w:name="OLE_LINK8584"/>
      <w:bookmarkStart w:id="643" w:name="OLE_LINK8586"/>
      <w:bookmarkStart w:id="644" w:name="OLE_LINK8587"/>
      <w:bookmarkStart w:id="645" w:name="OLE_LINK5"/>
      <w:bookmarkStart w:id="646" w:name="OLE_LINK24"/>
      <w:bookmarkStart w:id="647" w:name="OLE_LINK28"/>
      <w:bookmarkStart w:id="648" w:name="OLE_LINK1339"/>
      <w:bookmarkStart w:id="649" w:name="OLE_LINK1347"/>
      <w:bookmarkStart w:id="650" w:name="OLE_LINK1358"/>
      <w:bookmarkStart w:id="651" w:name="OLE_LINK1366"/>
      <w:bookmarkStart w:id="652" w:name="OLE_LINK1376"/>
      <w:bookmarkStart w:id="653" w:name="OLE_LINK1380"/>
      <w:bookmarkStart w:id="654" w:name="OLE_LINK1392"/>
      <w:bookmarkStart w:id="655" w:name="OLE_LINK1401"/>
      <w:bookmarkStart w:id="656" w:name="OLE_LINK1408"/>
      <w:ins w:id="657" w:author="yan jiaping" w:date="2024-02-01T14:22:00Z">
        <w:r w:rsidR="001040BE">
          <w:rPr>
            <w:rFonts w:ascii="Book Antiqua" w:hAnsi="Book Antiqua"/>
          </w:rPr>
          <w:t>February 1, 2024</w:t>
        </w:r>
      </w:ins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</w:p>
    <w:p w14:paraId="7140E61B" w14:textId="704C9E2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Publish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nline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</w:p>
    <w:p w14:paraId="61C8A04E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  <w:sectPr w:rsidR="00A77B3E" w:rsidRPr="00970FFA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8BAABF9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lastRenderedPageBreak/>
        <w:t>Abstract</w:t>
      </w:r>
    </w:p>
    <w:p w14:paraId="5C644EEA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BACKGROUND</w:t>
      </w:r>
    </w:p>
    <w:p w14:paraId="0F345096" w14:textId="7D376FB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og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ers.</w:t>
      </w:r>
    </w:p>
    <w:p w14:paraId="65043B58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E65894A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AIM</w:t>
      </w:r>
    </w:p>
    <w:p w14:paraId="4850D26B" w14:textId="44F5052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.</w:t>
      </w:r>
    </w:p>
    <w:p w14:paraId="5FA53A7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0C1FBFE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METHODS</w:t>
      </w:r>
    </w:p>
    <w:p w14:paraId="0CED21A8" w14:textId="726A9F6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F06316" w:rsidRPr="00970FFA">
        <w:rPr>
          <w:rFonts w:ascii="Book Antiqua" w:eastAsia="Book Antiqua" w:hAnsi="Book Antiqua" w:cs="Book Antiqua"/>
        </w:rPr>
        <w:t>nths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06316" w:rsidRPr="00970FFA">
        <w:rPr>
          <w:rFonts w:ascii="Book Antiqua" w:eastAsia="Book Antiqua" w:hAnsi="Book Antiqua" w:cs="Book Antiqua"/>
        </w:rPr>
        <w:t>month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: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comorbidities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n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.</w:t>
      </w:r>
    </w:p>
    <w:p w14:paraId="0030F078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085D52D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RESULTS</w:t>
      </w:r>
    </w:p>
    <w:p w14:paraId="59501848" w14:textId="32C6038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iti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rol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571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68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a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05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5%</w:t>
      </w:r>
      <w:r w:rsidR="00102551">
        <w:rPr>
          <w:rFonts w:ascii="Book Antiqua" w:eastAsia="Book Antiqua" w:hAnsi="Book Antiqua" w:cs="Book Antiqua"/>
        </w:rPr>
        <w:t>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0</w:t>
      </w:r>
      <w:r w:rsidR="00F8390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7]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a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F5C45"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iltiorrhiz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richosanthes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kirilowii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.</w:t>
      </w:r>
    </w:p>
    <w:p w14:paraId="70C070D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1B5335C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CONCLUSION</w:t>
      </w:r>
    </w:p>
    <w:p w14:paraId="3F8008B2" w14:textId="6E162F1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.</w:t>
      </w:r>
    </w:p>
    <w:p w14:paraId="2DDA57F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C6CE377" w14:textId="60B5E03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Ke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ords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</w:p>
    <w:p w14:paraId="685F0C11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15EDF17" w14:textId="7E9BDC8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i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bookmarkStart w:id="658" w:name="OLE_LINK2"/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</w:t>
      </w:r>
      <w:bookmarkEnd w:id="658"/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Worl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Gastrointest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n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s</w:t>
      </w:r>
    </w:p>
    <w:p w14:paraId="4FA132F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62C5397" w14:textId="6295A59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or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ip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og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nsity</w:t>
      </w:r>
      <w:r w:rsidR="00F8390F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score-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-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F8390F" w:rsidRPr="00970FFA">
        <w:rPr>
          <w:rFonts w:ascii="Book Antiqua" w:eastAsia="Book Antiqua" w:hAnsi="Book Antiqua" w:cs="Book Antiqua"/>
        </w:rPr>
        <w:t>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o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).</w:t>
      </w:r>
    </w:p>
    <w:p w14:paraId="1D8FB45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D06BB23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INTRODUCTION</w:t>
      </w:r>
    </w:p>
    <w:p w14:paraId="4901C674" w14:textId="48A81B6E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f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rd-lea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ath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worldwide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42A15" w:rsidRPr="00970FFA">
        <w:rPr>
          <w:rFonts w:ascii="Book Antiqua" w:eastAsia="Book Antiqua" w:hAnsi="Book Antiqua" w:cs="Book Antiqua"/>
        </w:rPr>
        <w:t>[</w:t>
      </w:r>
      <w:r w:rsidRPr="00970FFA">
        <w:rPr>
          <w:rFonts w:ascii="Book Antiqua" w:eastAsia="Book Antiqua" w:hAnsi="Book Antiqua" w:cs="Book Antiqua"/>
        </w:rPr>
        <w:t>14.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son-years</w:t>
      </w:r>
      <w:r w:rsidR="00242A15" w:rsidRPr="00970FFA">
        <w:rPr>
          <w:rFonts w:ascii="Book Antiqua" w:eastAsia="Book Antiqua" w:hAnsi="Book Antiqua" w:cs="Book Antiqua"/>
        </w:rPr>
        <w:t xml:space="preserve"> (PY</w:t>
      </w:r>
      <w:r w:rsidRPr="00970FFA">
        <w:rPr>
          <w:rFonts w:ascii="Book Antiqua" w:eastAsia="Book Antiqua" w:hAnsi="Book Antiqua" w:cs="Book Antiqua"/>
        </w:rPr>
        <w:t>)</w:t>
      </w:r>
      <w:r w:rsidR="00242A15" w:rsidRPr="00970FFA">
        <w:rPr>
          <w:rFonts w:ascii="Book Antiqua" w:eastAsia="Book Antiqua" w:hAnsi="Book Antiqua" w:cs="Book Antiqua"/>
        </w:rPr>
        <w:t>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u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w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7.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="00242A15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</w:t>
      </w:r>
      <w:r w:rsidR="009A7F16" w:rsidRPr="00970FFA">
        <w:rPr>
          <w:rFonts w:ascii="Book Antiqua" w:eastAsia="Book Antiqua" w:hAnsi="Book Antiqua" w:cs="Book Antiqua"/>
          <w:vertAlign w:val="superscript"/>
        </w:rPr>
        <w:t>]</w:t>
      </w:r>
      <w:r w:rsidR="009A7F16"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ric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13.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uth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9.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ateg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ge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res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plantatio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l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ra-arter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diotherap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st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ros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rcelo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l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g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st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ideli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options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3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j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se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t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BV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t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V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u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bacc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AFLD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i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x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latox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b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tetrachloride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4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cc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ic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u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ster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uro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ric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peop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</w:t>
      </w:r>
      <w:r w:rsidR="009A7F16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20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rect-ac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hie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sta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pon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VR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fe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fe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men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cific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rect-ac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V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78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proofErr w:type="gramStart"/>
      <w:r w:rsidRPr="00970FFA">
        <w:rPr>
          <w:rFonts w:ascii="Book Antiqua" w:eastAsia="Book Antiqua" w:hAnsi="Book Antiqua" w:cs="Book Antiqua"/>
        </w:rPr>
        <w:t>nonresponders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6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ncefort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lin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iolog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ing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c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c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.</w:t>
      </w:r>
    </w:p>
    <w:p w14:paraId="64271FCA" w14:textId="76755E29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2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7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5</w:t>
      </w:r>
      <w:r w:rsidR="009A7F16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="009A7F16" w:rsidRPr="00970FFA">
        <w:rPr>
          <w:rFonts w:ascii="Book Antiqua" w:eastAsia="Book Antiqua" w:hAnsi="Book Antiqua" w:cs="Book Antiqua"/>
        </w:rPr>
        <w:t>individuals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-sensitiz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im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re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lement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strointest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rin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sorp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eq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insulin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9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mitoge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regul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GF-1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risk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lement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tern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C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ntu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in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r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wid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e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nefic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cancer</w:t>
      </w:r>
      <w:r w:rsidR="009A7F16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lan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levels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0,1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ti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embranace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ony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nif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empor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embranaceus</w:t>
      </w:r>
      <w:proofErr w:type="spellEnd"/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pon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lavonoi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lines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2,13]</w:t>
      </w:r>
      <w:r w:rsidRPr="00970FFA">
        <w:rPr>
          <w:rFonts w:ascii="Book Antiqua" w:eastAsia="Book Antiqua" w:hAnsi="Book Antiqua" w:cs="Book Antiqua"/>
        </w:rPr>
        <w:t>.</w:t>
      </w:r>
    </w:p>
    <w:p w14:paraId="4BFB6571" w14:textId="4EA1C6DA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Research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c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uct</w:t>
      </w:r>
      <w:r w:rsidR="009A7F16" w:rsidRPr="00970FFA">
        <w:rPr>
          <w:rFonts w:ascii="Book Antiqua" w:eastAsia="Book Antiqua" w:hAnsi="Book Antiqua" w:cs="Book Antiqua"/>
        </w:rPr>
        <w:t>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-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HIRD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id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</w:p>
    <w:p w14:paraId="066F90D2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011389EE" w14:textId="30B23079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MATERIALS</w:t>
      </w:r>
      <w:r w:rsidR="00407F02" w:rsidRPr="00970FFA">
        <w:rPr>
          <w:rFonts w:ascii="Book Antiqua" w:eastAsia="Book Antiqua" w:hAnsi="Book Antiqua" w:cs="Book Antiqua"/>
          <w:b/>
          <w:caps/>
          <w:u w:val="single"/>
        </w:rPr>
        <w:t xml:space="preserve"> </w:t>
      </w:r>
      <w:r w:rsidRPr="00970FFA">
        <w:rPr>
          <w:rFonts w:ascii="Book Antiqua" w:eastAsia="Book Antiqua" w:hAnsi="Book Antiqua" w:cs="Book Antiqua"/>
          <w:b/>
          <w:caps/>
          <w:u w:val="single"/>
        </w:rPr>
        <w:t>AND</w:t>
      </w:r>
      <w:r w:rsidR="00407F02" w:rsidRPr="00970FFA">
        <w:rPr>
          <w:rFonts w:ascii="Book Antiqua" w:eastAsia="Book Antiqua" w:hAnsi="Book Antiqua" w:cs="Book Antiqua"/>
          <w:b/>
          <w:caps/>
          <w:u w:val="single"/>
        </w:rPr>
        <w:t xml:space="preserve"> </w:t>
      </w:r>
      <w:r w:rsidRPr="00970FFA">
        <w:rPr>
          <w:rFonts w:ascii="Book Antiqua" w:eastAsia="Book Antiqua" w:hAnsi="Book Antiqua" w:cs="Book Antiqua"/>
          <w:b/>
          <w:caps/>
          <w:u w:val="single"/>
        </w:rPr>
        <w:t>METHODS</w:t>
      </w:r>
    </w:p>
    <w:p w14:paraId="659F276E" w14:textId="25CA3C85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Data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source</w:t>
      </w:r>
    </w:p>
    <w:p w14:paraId="25B89B1A" w14:textId="00B84E69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9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d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ticip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-pay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H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a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un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995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o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gra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acterist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r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d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iv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ssif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n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amp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n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if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</w:t>
      </w:r>
      <w:r w:rsidR="006D231B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amp;</w:t>
      </w:r>
      <w:r w:rsidR="006D231B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-CM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tili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h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itte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MUH109-REC2-0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CR-3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s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onymi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t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ived.</w:t>
      </w:r>
    </w:p>
    <w:p w14:paraId="36230837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78FF02AA" w14:textId="5A65F94C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Study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opulation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flow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hart</w:t>
      </w:r>
    </w:p>
    <w:p w14:paraId="6A16280B" w14:textId="77E9784E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nu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2000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j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pat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s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pat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08-E1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06316" w:rsidRPr="00970FFA">
        <w:rPr>
          <w:rFonts w:ascii="Book Antiqua" w:eastAsia="Book Antiqua" w:hAnsi="Book Antiqua" w:cs="Book Antiqua"/>
        </w:rPr>
        <w:t>month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onexposur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ig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nd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onexposur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onexposur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t-index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u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clu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e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: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comorbidities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n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lo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c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</w:t>
      </w:r>
    </w:p>
    <w:p w14:paraId="6F0B2A99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1A6E3269" w14:textId="61A95262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Main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outcome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omorbidities</w:t>
      </w:r>
    </w:p>
    <w:p w14:paraId="10909F51" w14:textId="454D5378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c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st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tastro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22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22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a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draw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id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nsor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ten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1-40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10-I15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on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10-41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20-I25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ch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3343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3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46.3-G46.8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morrhag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30-43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2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lipid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78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fficien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8.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8.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1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19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25.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25.9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3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3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6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69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m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1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4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4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0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5.8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6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6.89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02.6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2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2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3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3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22.5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6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6.9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8.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11)</w:t>
      </w:r>
      <w:r w:rsidR="009A7F16"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02.6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4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4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5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5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22.5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7.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7.1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8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2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2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pid-lowe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tatin</w:t>
      </w:r>
      <w:r w:rsidR="009A7F16" w:rsidRPr="00970FFA">
        <w:rPr>
          <w:rFonts w:ascii="Book Antiqua" w:eastAsia="Book Antiqua" w:hAnsi="Book Antiqua" w:cs="Book Antiqua"/>
        </w:rPr>
        <w:t>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statin</w:t>
      </w:r>
      <w:r w:rsidR="009A7F16" w:rsidRPr="00970FFA">
        <w:rPr>
          <w:rFonts w:ascii="Book Antiqua" w:eastAsia="Book Antiqua" w:hAnsi="Book Antiqua" w:cs="Book Antiqua"/>
        </w:rPr>
        <w:t>s</w:t>
      </w:r>
      <w:r w:rsidRPr="00970FFA">
        <w:rPr>
          <w:rFonts w:ascii="Book Antiqua" w:eastAsia="Book Antiqua" w:hAnsi="Book Antiqua" w:cs="Book Antiqua"/>
        </w:rPr>
        <w:t>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pir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9A7F16" w:rsidRPr="00970FFA">
        <w:rPr>
          <w:rFonts w:ascii="Book Antiqua" w:eastAsia="Book Antiqua" w:hAnsi="Book Antiqua" w:cs="Book Antiqua"/>
        </w:rPr>
        <w:t>lamivud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adefo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enteca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elbivud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enofovir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g-IN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α-2a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C0C16" w:rsidRPr="00970FFA">
        <w:rPr>
          <w:rFonts w:ascii="Book Antiqua" w:eastAsia="Book Antiqua" w:hAnsi="Book Antiqua" w:cs="Book Antiqua"/>
        </w:rPr>
        <w:t>(</w:t>
      </w:r>
      <w:r w:rsidR="008C713F" w:rsidRPr="00970FFA">
        <w:rPr>
          <w:rFonts w:ascii="Book Antiqua" w:eastAsia="Book Antiqua" w:hAnsi="Book Antiqua" w:cs="Book Antiqua"/>
        </w:rPr>
        <w:t>sofos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ledip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sofos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="008C713F" w:rsidRPr="00970FFA">
        <w:rPr>
          <w:rFonts w:ascii="Book Antiqua" w:eastAsia="Book Antiqua" w:hAnsi="Book Antiqua" w:cs="Book Antiqua"/>
        </w:rPr>
        <w:t>velpatasvi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sofos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elb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grazopre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="008C713F" w:rsidRPr="00970FFA">
        <w:rPr>
          <w:rFonts w:ascii="Book Antiqua" w:eastAsia="Book Antiqua" w:hAnsi="Book Antiqua" w:cs="Book Antiqua"/>
        </w:rPr>
        <w:t>glecaprevi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PMingLiU" w:hAnsi="Book Antiqua" w:cs="PMingLiU"/>
          <w:lang w:eastAsia="zh-TW"/>
        </w:rPr>
        <w:t>+</w:t>
      </w:r>
      <w:r w:rsidR="00407F02" w:rsidRPr="00970FFA">
        <w:rPr>
          <w:rFonts w:ascii="Book Antiqua" w:eastAsia="PMingLiU" w:hAnsi="Book Antiqua" w:cs="PMingLiU"/>
          <w:lang w:eastAsia="zh-TW"/>
        </w:rPr>
        <w:t xml:space="preserve"> </w:t>
      </w:r>
      <w:proofErr w:type="spellStart"/>
      <w:r w:rsidR="008C713F" w:rsidRPr="00970FFA">
        <w:rPr>
          <w:rFonts w:ascii="Book Antiqua" w:eastAsia="Book Antiqua" w:hAnsi="Book Antiqua" w:cs="Book Antiqua"/>
        </w:rPr>
        <w:t>pibrentasvir</w:t>
      </w:r>
      <w:proofErr w:type="spellEnd"/>
      <w:r w:rsidR="008C713F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="008C713F" w:rsidRPr="00970FFA">
        <w:rPr>
          <w:rFonts w:ascii="Book Antiqua" w:eastAsia="Book Antiqua" w:hAnsi="Book Antiqua" w:cs="Book Antiqua"/>
        </w:rPr>
        <w:t>ombitasvi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="008C713F" w:rsidRPr="00970FFA">
        <w:rPr>
          <w:rFonts w:ascii="Book Antiqua" w:eastAsia="Book Antiqua" w:hAnsi="Book Antiqua" w:cs="Book Antiqua"/>
        </w:rPr>
        <w:t>paritaprevi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ritona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dasa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daclatas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daclat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="008C713F" w:rsidRPr="00970FFA">
        <w:rPr>
          <w:rFonts w:ascii="Book Antiqua" w:eastAsia="Book Antiqua" w:hAnsi="Book Antiqua" w:cs="Book Antiqua"/>
        </w:rPr>
        <w:t>asunaprevir</w:t>
      </w:r>
      <w:proofErr w:type="spellEnd"/>
      <w:r w:rsidR="008C713F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interfe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ribavirin)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OADs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Biguanid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lfonamid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ph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id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hiazolidinedion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dipeptidy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peptid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inhibito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glucagon</w:t>
      </w:r>
      <w:r w:rsidRPr="00970FFA">
        <w:rPr>
          <w:rFonts w:ascii="Book Antiqua" w:eastAsia="Book Antiqua" w:hAnsi="Book Antiqua" w:cs="Book Antiqua"/>
        </w:rPr>
        <w:t>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ptide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GLP-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sodium</w:t>
      </w:r>
      <w:r w:rsidRPr="00970FFA">
        <w:rPr>
          <w:rFonts w:ascii="Book Antiqua" w:eastAsia="Book Antiqua" w:hAnsi="Book Antiqua" w:cs="Book Antiqua"/>
        </w:rPr>
        <w:t>-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transpor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GLT2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inides].</w:t>
      </w:r>
    </w:p>
    <w:p w14:paraId="173CB09C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0E4FFD68" w14:textId="7456B23A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Statistic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alysis</w:t>
      </w:r>
    </w:p>
    <w:p w14:paraId="2DB9431E" w14:textId="1E99A469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tegor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acteristic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u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centag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nd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MD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M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1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lcu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vi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u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R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or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l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r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lcu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aplan</w:t>
      </w:r>
      <w:r w:rsidR="009A7F16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Mei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g-ran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u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ftwa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er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.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C</w:t>
      </w:r>
      <w:r w:rsidR="009A7F16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U</w:t>
      </w:r>
      <w:r w:rsidR="002F041A" w:rsidRPr="00970FFA">
        <w:rPr>
          <w:rFonts w:ascii="Book Antiqua" w:eastAsia="Book Antiqua" w:hAnsi="Book Antiqua" w:cs="Book Antiqua"/>
        </w:rPr>
        <w:t xml:space="preserve">nited </w:t>
      </w:r>
      <w:r w:rsidR="009A7F16" w:rsidRPr="00970FFA">
        <w:rPr>
          <w:rFonts w:ascii="Book Antiqua" w:eastAsia="Book Antiqua" w:hAnsi="Book Antiqua" w:cs="Book Antiqua"/>
        </w:rPr>
        <w:t>S</w:t>
      </w:r>
      <w:r w:rsidR="002F041A" w:rsidRPr="00970FFA">
        <w:rPr>
          <w:rFonts w:ascii="Book Antiqua" w:eastAsia="Book Antiqua" w:hAnsi="Book Antiqua" w:cs="Book Antiqua"/>
        </w:rPr>
        <w:t>tates</w:t>
      </w:r>
      <w:r w:rsidRPr="00970FFA">
        <w:rPr>
          <w:rFonts w:ascii="Book Antiqua" w:eastAsia="Book Antiqua" w:hAnsi="Book Antiqua" w:cs="Book Antiqua"/>
        </w:rPr>
        <w:t>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.</w:t>
      </w:r>
    </w:p>
    <w:p w14:paraId="3750A28D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B78CE18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RESULTS</w:t>
      </w:r>
    </w:p>
    <w:p w14:paraId="54874483" w14:textId="6FA0B361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Baselin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haracteristic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omorbiditie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study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articipants</w:t>
      </w:r>
    </w:p>
    <w:p w14:paraId="645C2E9A" w14:textId="6680A408" w:rsidR="00450F8A" w:rsidRPr="00970FFA" w:rsidRDefault="007757AF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enrol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6571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468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anagemen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1405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ropen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atchi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(SM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0.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ear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al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d</w:t>
      </w:r>
      <w:r w:rsidR="00450F8A"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r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yperlipidem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yperten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ron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a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isea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ropor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imila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iffere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(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1).</w:t>
      </w:r>
    </w:p>
    <w:p w14:paraId="3F74C20E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7D457371" w14:textId="2B8208CA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Chines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erb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medicin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decreas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CC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risk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mong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DM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atient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with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insulin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  <w:b/>
          <w:bCs/>
          <w:i/>
          <w:iCs/>
        </w:rPr>
        <w:t>management</w:t>
      </w:r>
      <w:proofErr w:type="gramEnd"/>
    </w:p>
    <w:p w14:paraId="6C6AA684" w14:textId="6101E560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0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9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0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1618AC" w:rsidRPr="00970FFA">
        <w:rPr>
          <w:rFonts w:ascii="Book Antiqua" w:eastAsia="Book Antiqua" w:hAnsi="Book Antiqua" w:cs="Book Antiqua"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78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m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7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62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9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d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2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80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8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2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09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4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5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32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2.9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5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09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5.0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69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21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2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47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1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8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pectivel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4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2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6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6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10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pectively.</w:t>
      </w:r>
    </w:p>
    <w:p w14:paraId="52830885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07EAA5D2" w14:textId="3B6CE16F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Chines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erb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medicin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user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chiev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longer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surviv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tim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ompar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to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non-herb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user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mong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atient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who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develop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  <w:b/>
          <w:bCs/>
          <w:i/>
          <w:iCs/>
        </w:rPr>
        <w:t>HCC</w:t>
      </w:r>
      <w:proofErr w:type="gramEnd"/>
    </w:p>
    <w:p w14:paraId="4FE8120D" w14:textId="01B2B860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analyz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F5C45"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3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2.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i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0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618AC" w:rsidRPr="00970FFA">
        <w:rPr>
          <w:rFonts w:ascii="Book Antiqua" w:eastAsia="Book Antiqua" w:hAnsi="Book Antiqua" w:cs="Book Antiqua"/>
        </w:rPr>
        <w:t>2B</w:t>
      </w:r>
      <w:r w:rsidRPr="00970FFA">
        <w:rPr>
          <w:rFonts w:ascii="Book Antiqua" w:eastAsia="Book Antiqua" w:hAnsi="Book Antiqua" w:cs="Book Antiqua"/>
        </w:rPr>
        <w:t>).</w:t>
      </w:r>
    </w:p>
    <w:p w14:paraId="15094F5F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2136B067" w14:textId="65C5C2CE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Th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top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="007757AF" w:rsidRPr="00970FFA">
        <w:rPr>
          <w:rFonts w:ascii="Book Antiqua" w:eastAsia="Book Antiqua" w:hAnsi="Book Antiqua" w:cs="Book Antiqua"/>
          <w:b/>
          <w:bCs/>
          <w:i/>
          <w:iCs/>
        </w:rPr>
        <w:t>10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erb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formula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rescriptions</w:t>
      </w:r>
    </w:p>
    <w:p w14:paraId="4A1A1E6F" w14:textId="09A495C2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heu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almatum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iltiorrhiz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richosanthes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kirilowii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Scrophulari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ningpoensi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Hemsl</w:t>
      </w:r>
      <w:proofErr w:type="spellEnd"/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X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9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8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7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8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t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3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618AC" w:rsidRPr="00970FFA">
        <w:rPr>
          <w:rFonts w:ascii="Book Antiqua" w:eastAsia="Book Antiqua" w:hAnsi="Book Antiqua" w:cs="Book Antiqua"/>
        </w:rPr>
        <w:t>3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iltiorrhiz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richosanthes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kirilowii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.</w:t>
      </w:r>
    </w:p>
    <w:p w14:paraId="670E58F2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C7726D7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DISCUSSION</w:t>
      </w:r>
    </w:p>
    <w:p w14:paraId="34921944" w14:textId="77777777" w:rsidR="006A40E8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ica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j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01).</w:t>
      </w:r>
    </w:p>
    <w:p w14:paraId="419C0AF3" w14:textId="07D6F074" w:rsidR="006A40E8" w:rsidRPr="00970FFA" w:rsidRDefault="00450F8A" w:rsidP="006A40E8">
      <w:pPr>
        <w:spacing w:line="360" w:lineRule="auto"/>
        <w:ind w:firstLineChars="200" w:firstLine="480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ma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7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62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9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0.001)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4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ximat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0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ad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  <w:i/>
          <w:iCs/>
        </w:rPr>
        <w:t>al</w:t>
      </w:r>
      <w:r w:rsidR="00604676"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604676" w:rsidRPr="00970FFA">
        <w:rPr>
          <w:rFonts w:ascii="Book Antiqua" w:eastAsia="Book Antiqua" w:hAnsi="Book Antiqua" w:cs="Book Antiqua"/>
          <w:vertAlign w:val="superscript"/>
        </w:rPr>
        <w:t>4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o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Pr="00970FFA">
        <w:rPr>
          <w:rFonts w:ascii="Book Antiqua" w:eastAsia="Book Antiqua" w:hAnsi="Book Antiqua" w:cs="Book Antiqua"/>
          <w:vertAlign w:val="superscript"/>
        </w:rPr>
        <w:t>[4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O</w:t>
      </w:r>
      <w:r w:rsidRPr="00970FFA">
        <w:rPr>
          <w:rFonts w:ascii="Book Antiqua" w:eastAsia="Book Antiqua" w:hAnsi="Book Antiqua" w:cs="Book Antiqua"/>
        </w:rPr>
        <w:t>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a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revea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2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8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8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Fattovich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  <w:i/>
          <w:iCs/>
        </w:rPr>
        <w:t>al</w:t>
      </w:r>
      <w:r w:rsidR="00AF5C45"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="00AF5C45" w:rsidRPr="00970FFA">
        <w:rPr>
          <w:rFonts w:ascii="Book Antiqua" w:eastAsia="Book Antiqua" w:hAnsi="Book Antiqua" w:cs="Book Antiqua"/>
          <w:vertAlign w:val="superscript"/>
        </w:rPr>
        <w:t>15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four</w:t>
      </w:r>
      <w:r w:rsidRPr="00970FFA">
        <w:rPr>
          <w:rFonts w:ascii="Book Antiqua" w:eastAsia="Book Antiqua" w:hAnsi="Book Antiqua" w:cs="Book Antiqua"/>
        </w:rPr>
        <w:t>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tis</w:t>
      </w:r>
      <w:r w:rsidRPr="00970FFA">
        <w:rPr>
          <w:rFonts w:ascii="Book Antiqua" w:eastAsia="Book Antiqua" w:hAnsi="Book Antiqua" w:cs="Book Antiqua"/>
          <w:vertAlign w:val="superscript"/>
        </w:rPr>
        <w:t>[1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ak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mag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derg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en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ss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ver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y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ll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ig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brobla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proliferation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6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tur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til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mo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liver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7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glyc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j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w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–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15.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5</w:t>
      </w:r>
      <w:r w:rsidR="007757AF" w:rsidRPr="00970FFA">
        <w:rPr>
          <w:rFonts w:ascii="Book Antiqua" w:eastAsia="Book Antiqua" w:hAnsi="Book Antiqua" w:cs="Book Antiqua"/>
          <w:vertAlign w:val="superscript"/>
        </w:rPr>
        <w:t>]</w:t>
      </w:r>
      <w:r w:rsidR="007757AF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on</w:t>
      </w:r>
      <w:r w:rsidRPr="00970FFA">
        <w:rPr>
          <w:rFonts w:ascii="Book Antiqua" w:eastAsia="Book Antiqua" w:hAnsi="Book Antiqua" w:cs="Book Antiqua"/>
          <w:vertAlign w:val="superscript"/>
        </w:rPr>
        <w:t>[1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op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accord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y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idelin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color w:val="000000"/>
        </w:rPr>
        <w:t>≥</w:t>
      </w:r>
      <w:r w:rsidR="00407F02" w:rsidRPr="00970FFA">
        <w:rPr>
          <w:rFonts w:ascii="Book Antiqua" w:eastAsia="Book Antiqua" w:hAnsi="Book Antiqua" w:cs="Book Antiqua"/>
          <w:color w:val="000000"/>
        </w:rPr>
        <w:t xml:space="preserve"> </w:t>
      </w:r>
      <w:r w:rsidRPr="00970FFA">
        <w:rPr>
          <w:rFonts w:ascii="Book Antiqua" w:eastAsia="Book Antiqua" w:hAnsi="Book Antiqua" w:cs="Book Antiqua"/>
        </w:rPr>
        <w:t>2000IU/m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five</w:t>
      </w:r>
      <w:r w:rsidR="0044508D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zym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ompens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i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color w:val="000000"/>
        </w:rPr>
        <w:t>≥</w:t>
      </w:r>
      <w:r w:rsidR="00407F02" w:rsidRPr="00970FFA">
        <w:rPr>
          <w:rFonts w:ascii="Book Antiqua" w:eastAsia="Book Antiqua" w:hAnsi="Book Antiqua" w:cs="Book Antiqua"/>
          <w:color w:val="000000"/>
        </w:rPr>
        <w:t xml:space="preserve"> </w:t>
      </w:r>
      <w:r w:rsidRPr="00970FFA">
        <w:rPr>
          <w:rFonts w:ascii="Book Antiqua" w:eastAsia="Book Antiqua" w:hAnsi="Book Antiqua" w:cs="Book Antiqua"/>
        </w:rPr>
        <w:t>F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i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N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thes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ner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.</w:t>
      </w:r>
    </w:p>
    <w:p w14:paraId="37CCA182" w14:textId="054BA23F" w:rsidR="00450F8A" w:rsidRPr="00970FFA" w:rsidRDefault="00450F8A" w:rsidP="006A40E8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ord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glycem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hyperinsulinemia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urbanc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a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lorec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dometri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creati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llbladd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cancers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5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="007757AF" w:rsidRPr="00970FFA">
        <w:rPr>
          <w:rFonts w:ascii="Book Antiqua" w:eastAsia="Book Antiqua" w:hAnsi="Book Antiqua" w:cs="Book Antiqua"/>
        </w:rPr>
        <w:t>individuals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8</w:t>
      </w:r>
      <w:r w:rsidR="007757AF" w:rsidRPr="00970FFA">
        <w:rPr>
          <w:rFonts w:ascii="Book Antiqua" w:eastAsia="Book Antiqua" w:hAnsi="Book Antiqua" w:cs="Book Antiqua"/>
          <w:vertAlign w:val="superscript"/>
        </w:rPr>
        <w:t>]</w:t>
      </w:r>
      <w:r w:rsidR="007757AF"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si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derl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strate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expres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proliferation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9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lement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st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le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hie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tisfac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u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ge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s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d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73</w:t>
      </w:r>
      <w:r w:rsidRPr="00970FFA">
        <w:rPr>
          <w:rFonts w:ascii="Book Antiqua" w:eastAsia="Book Antiqua" w:hAnsi="Book Antiqua" w:cs="Book Antiqua"/>
          <w:vertAlign w:val="superscript"/>
        </w:rPr>
        <w:t>[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cific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lfonylure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o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re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6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0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lfonylure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08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.</w:t>
      </w:r>
    </w:p>
    <w:p w14:paraId="661ECB39" w14:textId="4A86876A" w:rsidR="00D1281F" w:rsidRPr="00970FFA" w:rsidRDefault="00450F8A" w:rsidP="00D1281F">
      <w:pPr>
        <w:spacing w:line="360" w:lineRule="auto"/>
        <w:ind w:firstLine="480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guan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hyperglyc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development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877B0" w:rsidRPr="00970FFA">
        <w:rPr>
          <w:rFonts w:ascii="Book Antiqua" w:hAnsi="Book Antiqua"/>
        </w:rPr>
        <w:t>adenosine monophosphate-activated protein 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wnstre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DE45B1" w:rsidRPr="00970FFA">
        <w:rPr>
          <w:rFonts w:ascii="Book Antiqua" w:hAnsi="Book Antiqua"/>
        </w:rPr>
        <w:t>mammalian target of rapamyc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hepatocarcinogenesis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2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3</w:t>
      </w:r>
      <w:r w:rsidR="007757AF" w:rsidRPr="00970FFA">
        <w:rPr>
          <w:rFonts w:ascii="Book Antiqua" w:eastAsia="Book Antiqua" w:hAnsi="Book Antiqua" w:cs="Book Antiqua"/>
        </w:rPr>
        <w:t>%–</w:t>
      </w:r>
      <w:r w:rsidRPr="00970FFA">
        <w:rPr>
          <w:rFonts w:ascii="Book Antiqua" w:eastAsia="Book Antiqua" w:hAnsi="Book Antiqua" w:cs="Book Antiqua"/>
        </w:rPr>
        <w:t>76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t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risk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8,9]</w:t>
      </w:r>
      <w:r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biguan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6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368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retagog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um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environmen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atohepatit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ASH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2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6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opha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form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sym w:font="Symbol" w:char="F062"/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g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ss-acti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/c-J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-term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pathway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3,24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qu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rif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bsor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xi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bul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S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y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r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i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model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aH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6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10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c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esis.</w:t>
      </w:r>
    </w:p>
    <w:p w14:paraId="7A71F03B" w14:textId="77777777" w:rsidR="00D1281F" w:rsidRPr="00970FFA" w:rsidRDefault="00450F8A" w:rsidP="00D1281F">
      <w:pPr>
        <w:spacing w:line="360" w:lineRule="auto"/>
        <w:ind w:firstLine="480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A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inu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in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t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l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i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dn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st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l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hyperinsulinemia</w:t>
      </w:r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10,1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l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z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si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7757AF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ortant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ess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v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tr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rydali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proofErr w:type="gramStart"/>
      <w:r w:rsidRPr="00970FFA">
        <w:rPr>
          <w:rFonts w:ascii="Book Antiqua" w:eastAsia="Book Antiqua" w:hAnsi="Book Antiqua" w:cs="Book Antiqua"/>
          <w:i/>
          <w:iCs/>
        </w:rPr>
        <w:t>yanhusuo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6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Anemarrhen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asphodeloides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27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ophag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uerar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ontan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aeon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lactiflor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(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a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sta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rydali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yanhusuo</w:t>
      </w:r>
      <w:proofErr w:type="spellEnd"/>
      <w:r w:rsidRPr="00970FFA">
        <w:rPr>
          <w:rFonts w:ascii="Book Antiqua" w:eastAsia="Book Antiqua" w:hAnsi="Book Antiqua" w:cs="Book Antiqua"/>
          <w:i/>
          <w:iCs/>
        </w:rPr>
        <w:t>,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heu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proofErr w:type="gramStart"/>
      <w:r w:rsidRPr="00970FFA">
        <w:rPr>
          <w:rFonts w:ascii="Book Antiqua" w:eastAsia="Book Antiqua" w:hAnsi="Book Antiqua" w:cs="Book Antiqua"/>
          <w:i/>
          <w:iCs/>
        </w:rPr>
        <w:t>palmatum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28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29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agnol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fficinalis</w:t>
      </w:r>
      <w:r w:rsidRPr="00970FFA">
        <w:rPr>
          <w:rFonts w:ascii="Book Antiqua" w:eastAsia="Book Antiqua" w:hAnsi="Book Antiqua" w:cs="Book Antiqua"/>
          <w:vertAlign w:val="superscript"/>
        </w:rPr>
        <w:t>[30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pancre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β-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a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proofErr w:type="gramStart"/>
      <w:r w:rsidRPr="00970FFA">
        <w:rPr>
          <w:rFonts w:ascii="Book Antiqua" w:eastAsia="Book Antiqua" w:hAnsi="Book Antiqua" w:cs="Book Antiqua"/>
          <w:i/>
          <w:iCs/>
        </w:rPr>
        <w:t>miltiorrhiza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31,32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agnol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fficinalis</w:t>
      </w:r>
      <w:r w:rsidRPr="00970FFA">
        <w:rPr>
          <w:rFonts w:ascii="Book Antiqua" w:eastAsia="Book Antiqua" w:hAnsi="Book Antiqua" w:cs="Book Antiqua"/>
          <w:vertAlign w:val="superscript"/>
        </w:rPr>
        <w:t>[33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Scutellari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proofErr w:type="gramStart"/>
      <w:r w:rsidRPr="00970FFA">
        <w:rPr>
          <w:rFonts w:ascii="Book Antiqua" w:eastAsia="Book Antiqua" w:hAnsi="Book Antiqua" w:cs="Book Antiqua"/>
          <w:i/>
          <w:iCs/>
        </w:rPr>
        <w:t>baicalensis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</w:t>
      </w:r>
      <w:proofErr w:type="gramEnd"/>
      <w:r w:rsidRPr="00970FFA">
        <w:rPr>
          <w:rFonts w:ascii="Book Antiqua" w:eastAsia="Book Antiqua" w:hAnsi="Book Antiqua" w:cs="Book Antiqua"/>
          <w:vertAlign w:val="superscript"/>
        </w:rPr>
        <w:t>34]</w:t>
      </w:r>
      <w:r w:rsidRPr="00970FFA">
        <w:rPr>
          <w:rFonts w:ascii="Book Antiqua" w:eastAsia="Book Antiqua" w:hAnsi="Book Antiqua" w:cs="Book Antiqua"/>
          <w:i/>
          <w:iCs/>
        </w:rPr>
        <w:t>,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phiopogo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aponicas</w:t>
      </w:r>
      <w:r w:rsidRPr="00970FFA">
        <w:rPr>
          <w:rFonts w:ascii="Book Antiqua" w:eastAsia="Book Antiqua" w:hAnsi="Book Antiqua" w:cs="Book Antiqua"/>
          <w:vertAlign w:val="superscript"/>
        </w:rPr>
        <w:t>[35]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Anemarrhen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asphodeloides</w:t>
      </w:r>
      <w:proofErr w:type="spellEnd"/>
      <w:r w:rsidRPr="00970FFA">
        <w:rPr>
          <w:rFonts w:ascii="Book Antiqua" w:eastAsia="Book Antiqua" w:hAnsi="Book Antiqua" w:cs="Book Antiqua"/>
          <w:vertAlign w:val="superscript"/>
        </w:rPr>
        <w:t>[36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-di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i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llective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rranted.</w:t>
      </w:r>
    </w:p>
    <w:p w14:paraId="617C0533" w14:textId="28C07472" w:rsidR="00450F8A" w:rsidRPr="00970FFA" w:rsidRDefault="00450F8A" w:rsidP="00D1281F">
      <w:pPr>
        <w:spacing w:line="360" w:lineRule="auto"/>
        <w:ind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mp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z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9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’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d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ffic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vin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com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o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it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ider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f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o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vironmental/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/tobacc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um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s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m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mp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o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ide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on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bor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ag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icul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qu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g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gra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acterist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or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m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/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ges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ckgrou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k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r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ufactu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od</w:t>
      </w:r>
      <w:r w:rsidR="00394013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manufacturing</w:t>
      </w:r>
      <w:r w:rsidR="00394013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practice-cer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eu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nie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ch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lf-pai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ensiv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ximat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$3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$4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nt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394013"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394013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ch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ma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urt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cific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son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g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responding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rra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i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m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itation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D1281F" w:rsidRPr="00970FFA">
        <w:rPr>
          <w:rFonts w:ascii="Book Antiqua" w:eastAsia="Book Antiqua" w:hAnsi="Book Antiqua" w:cs="Book Antiqua"/>
        </w:rPr>
        <w:t>nths</w:t>
      </w:r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st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tastro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si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derl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rs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id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</w:t>
      </w:r>
      <w:r w:rsidR="00394013" w:rsidRPr="00970FFA">
        <w:rPr>
          <w:rFonts w:ascii="Book Antiqua" w:eastAsia="Book Antiqua" w:hAnsi="Book Antiqua" w:cs="Book Antiqua"/>
        </w:rPr>
        <w:t>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ter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lu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guida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rr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.</w:t>
      </w:r>
    </w:p>
    <w:p w14:paraId="6DE05C1A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533A44D6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CONCLUSION</w:t>
      </w:r>
    </w:p>
    <w:p w14:paraId="7D6F9516" w14:textId="49544B1D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orta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H</w:t>
      </w:r>
      <w:r w:rsidRPr="00970FFA">
        <w:rPr>
          <w:rFonts w:ascii="Book Antiqua" w:eastAsia="Book Antiqua" w:hAnsi="Book Antiqua" w:cs="Book Antiqua"/>
        </w:rPr>
        <w:t>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t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mmen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</w:p>
    <w:p w14:paraId="3CB77AE8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</w:p>
    <w:p w14:paraId="5FE8F03A" w14:textId="42A1B28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ARTICLE</w:t>
      </w:r>
      <w:r w:rsidR="00407F02" w:rsidRPr="00970FFA">
        <w:rPr>
          <w:rFonts w:ascii="Book Antiqua" w:eastAsia="Book Antiqua" w:hAnsi="Book Antiqua" w:cs="Book Antiqua"/>
          <w:b/>
          <w:caps/>
          <w:u w:val="single"/>
        </w:rPr>
        <w:t xml:space="preserve"> </w:t>
      </w:r>
      <w:r w:rsidRPr="00970FFA">
        <w:rPr>
          <w:rFonts w:ascii="Book Antiqua" w:eastAsia="Book Antiqua" w:hAnsi="Book Antiqua" w:cs="Book Antiqua"/>
          <w:b/>
          <w:caps/>
          <w:u w:val="single"/>
        </w:rPr>
        <w:t>HIGHLIGHTS</w:t>
      </w:r>
    </w:p>
    <w:p w14:paraId="0654DBE2" w14:textId="7890C9F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background</w:t>
      </w:r>
    </w:p>
    <w:p w14:paraId="0084156B" w14:textId="79609CE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f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oball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604676"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og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ers.</w:t>
      </w:r>
    </w:p>
    <w:p w14:paraId="663652B4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D0FC35E" w14:textId="1C9431C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motivation</w:t>
      </w:r>
    </w:p>
    <w:p w14:paraId="70C6DBBD" w14:textId="520ADAE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c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uct</w:t>
      </w:r>
      <w:r w:rsidR="003D2D86" w:rsidRPr="00970FFA">
        <w:rPr>
          <w:rFonts w:ascii="Book Antiqua" w:eastAsia="Book Antiqua" w:hAnsi="Book Antiqua" w:cs="Book Antiqua"/>
        </w:rPr>
        <w:t>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-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HIRD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</w:p>
    <w:p w14:paraId="17E8E5C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CC3264E" w14:textId="1D01ACB3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objectives</w:t>
      </w:r>
    </w:p>
    <w:p w14:paraId="45A16E94" w14:textId="1130255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j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al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.</w:t>
      </w:r>
    </w:p>
    <w:p w14:paraId="5D1C015A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166CAE84" w14:textId="58D519C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methods</w:t>
      </w:r>
    </w:p>
    <w:p w14:paraId="626FC91B" w14:textId="0888723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D2D86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0E036F" w:rsidRPr="00970FFA">
        <w:rPr>
          <w:rFonts w:ascii="Book Antiqua" w:eastAsia="Book Antiqua" w:hAnsi="Book Antiqua" w:cs="Book Antiqua"/>
        </w:rPr>
        <w:t>nths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D2D86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D2D86"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.</w:t>
      </w:r>
    </w:p>
    <w:p w14:paraId="7582F1C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3B81C7B1" w14:textId="3195845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results</w:t>
      </w:r>
    </w:p>
    <w:p w14:paraId="7CD6A2E5" w14:textId="2B71AE5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rol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571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68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05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iltiorrhiza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ropinqu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richosanthes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kirilowii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.</w:t>
      </w:r>
    </w:p>
    <w:p w14:paraId="513423FA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855002A" w14:textId="10DE9A3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conclusions</w:t>
      </w:r>
    </w:p>
    <w:p w14:paraId="4FF43D00" w14:textId="3FC6A49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</w:p>
    <w:p w14:paraId="67D4F87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04E159F" w14:textId="4DA6AD1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perspectives</w:t>
      </w:r>
    </w:p>
    <w:p w14:paraId="7EA06DC4" w14:textId="2DE1B99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Si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a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</w:p>
    <w:p w14:paraId="6BA005E4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50EE83F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ACKNOWLEDGEMENTS</w:t>
      </w:r>
    </w:p>
    <w:p w14:paraId="57F0B2CB" w14:textId="233CD37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m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dd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ofrea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uscript.</w:t>
      </w:r>
    </w:p>
    <w:p w14:paraId="480803F7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68CFBFC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REFERENCES</w:t>
      </w:r>
    </w:p>
    <w:p w14:paraId="19ABE9E9" w14:textId="6896314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bookmarkStart w:id="659" w:name="OLE_LINK1409"/>
      <w:bookmarkStart w:id="660" w:name="OLE_LINK1410"/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</w:rPr>
        <w:t>Chidambaranathan-Reghupaty</w:t>
      </w:r>
      <w:proofErr w:type="spellEnd"/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s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rk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pidemi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etiology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ssific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d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-6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57942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bs.acr.2020.10.001]</w:t>
      </w:r>
    </w:p>
    <w:p w14:paraId="733950C1" w14:textId="110B45B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</w:rPr>
        <w:t>Rumgay</w:t>
      </w:r>
      <w:proofErr w:type="spellEnd"/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Ferlay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rt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org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brah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Lemmen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EP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oerjomatara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ob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regional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rd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typ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6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8-11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94255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ca.2021.11.023]</w:t>
      </w:r>
    </w:p>
    <w:p w14:paraId="78DBF665" w14:textId="6B5A9AD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Vogel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y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apisochin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l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aborowsk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anc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0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345-136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608466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S0140-6736(22)01200-4]</w:t>
      </w:r>
    </w:p>
    <w:p w14:paraId="29886B51" w14:textId="1CB4DA2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ina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ad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lymoth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be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o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nd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prevention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Na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Gastroenter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Hepat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9-60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43993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8/s41575-019-0186-y]</w:t>
      </w:r>
    </w:p>
    <w:p w14:paraId="7189C82E" w14:textId="12F01ABB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</w:rPr>
        <w:t>Sagnelli</w:t>
      </w:r>
      <w:proofErr w:type="spellEnd"/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acer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us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ppol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agnell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pidem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7-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3471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s15010-019-01345-y]</w:t>
      </w:r>
    </w:p>
    <w:p w14:paraId="4DD19109" w14:textId="7F7AEF9B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-infe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rehens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rcin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97-150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60200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93/</w:t>
      </w:r>
      <w:proofErr w:type="spellStart"/>
      <w:r w:rsidRPr="00970FFA">
        <w:rPr>
          <w:rFonts w:ascii="Book Antiqua" w:eastAsia="Book Antiqua" w:hAnsi="Book Antiqua" w:cs="Book Antiqua"/>
        </w:rPr>
        <w:t>carcin</w:t>
      </w:r>
      <w:proofErr w:type="spellEnd"/>
      <w:r w:rsidRPr="00970FFA">
        <w:rPr>
          <w:rFonts w:ascii="Book Antiqua" w:eastAsia="Book Antiqua" w:hAnsi="Book Antiqua" w:cs="Book Antiqua"/>
        </w:rPr>
        <w:t>/bgy099]</w:t>
      </w:r>
    </w:p>
    <w:p w14:paraId="7BB5D7B7" w14:textId="319EC04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</w:rPr>
        <w:t>Mantovani</w:t>
      </w:r>
      <w:proofErr w:type="spellEnd"/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arghe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otligh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ransl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75809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037/atm.2017.04.41]</w:t>
      </w:r>
    </w:p>
    <w:p w14:paraId="0A217255" w14:textId="185EA83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</w:rPr>
        <w:t>Plaz</w:t>
      </w:r>
      <w:proofErr w:type="spellEnd"/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orr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ff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arabotto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trazzabosco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anni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Hepat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880-189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23919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hep.32439]</w:t>
      </w:r>
    </w:p>
    <w:p w14:paraId="402BDB41" w14:textId="2C4F411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osett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anc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cot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ciut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rli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ecch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r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se-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al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c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til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epidemiol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Drug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Saf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771-77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0136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pds.3801]</w:t>
      </w:r>
    </w:p>
    <w:p w14:paraId="6D87252D" w14:textId="2434C01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82846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olecules21020142]</w:t>
      </w:r>
    </w:p>
    <w:p w14:paraId="74AA2402" w14:textId="24466FD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r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ant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r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cover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ogy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(Basel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87222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biology9090252]</w:t>
      </w:r>
    </w:p>
    <w:p w14:paraId="3E3459E3" w14:textId="5D59F83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gli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gli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ssanti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gred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embranace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stem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n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5-32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7234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74/1389557515666150227113431]</w:t>
      </w:r>
    </w:p>
    <w:p w14:paraId="7969285C" w14:textId="257FC32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ff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C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embranace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rcu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Wenyujin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o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s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mal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-der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Endothel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ticanc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39-27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17710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873/anticanres.13400]</w:t>
      </w:r>
    </w:p>
    <w:p w14:paraId="523E5BE3" w14:textId="383E1C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inheir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lla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o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ltekrus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cGlyn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obetz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i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ce-ethnic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lorid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iv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01-12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0870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11/</w:t>
      </w:r>
      <w:r w:rsidR="00237E19" w:rsidRPr="00970FFA">
        <w:rPr>
          <w:rFonts w:ascii="Book Antiqua" w:eastAsia="Book Antiqua" w:hAnsi="Book Antiqua" w:cs="Book Antiqua"/>
        </w:rPr>
        <w:t>l</w:t>
      </w:r>
      <w:r w:rsidRPr="00970FFA">
        <w:rPr>
          <w:rFonts w:ascii="Book Antiqua" w:eastAsia="Book Antiqua" w:hAnsi="Book Antiqua" w:cs="Book Antiqua"/>
        </w:rPr>
        <w:t>iv.14409]</w:t>
      </w:r>
    </w:p>
    <w:p w14:paraId="3D580714" w14:textId="4D5F6D8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</w:rPr>
        <w:t>Fattovich</w:t>
      </w:r>
      <w:proofErr w:type="spellEnd"/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G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troffolin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Zagn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na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Gastroenter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35-S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50810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53/j.gastro.2004.09.014]</w:t>
      </w:r>
    </w:p>
    <w:p w14:paraId="75146E84" w14:textId="3FB00E9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aglier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nn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isselev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br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-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brobla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9599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ijms20071723]</w:t>
      </w:r>
    </w:p>
    <w:p w14:paraId="2BE0BF81" w14:textId="6A2658B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chupp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dh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anc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7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838-8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83289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S0140-6736(08)60383-9]</w:t>
      </w:r>
    </w:p>
    <w:p w14:paraId="681F93F3" w14:textId="09996A3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ingh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udh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p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K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ophys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n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the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0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91-10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11927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biopha.2018.06.095]</w:t>
      </w:r>
    </w:p>
    <w:p w14:paraId="1E7BB42F" w14:textId="47D3F64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1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20268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37979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55/2017/5202684]</w:t>
      </w:r>
    </w:p>
    <w:p w14:paraId="0ABC3FED" w14:textId="40566BA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e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is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imepi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iclazid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Diabet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Metab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83-8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77856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diabet.2017.06.007]</w:t>
      </w:r>
    </w:p>
    <w:p w14:paraId="72ED1A32" w14:textId="19BF8E11" w:rsidR="00A77B3E" w:rsidRPr="00970FFA" w:rsidRDefault="001A373D" w:rsidP="0082435A">
      <w:pPr>
        <w:spacing w:line="360" w:lineRule="auto"/>
        <w:jc w:val="both"/>
        <w:rPr>
          <w:rFonts w:ascii="Book Antiqua" w:hAnsi="Book Antiqua"/>
          <w:lang w:val="pt-PT"/>
        </w:rPr>
      </w:pPr>
      <w:r w:rsidRPr="00970FFA">
        <w:rPr>
          <w:rFonts w:ascii="Book Antiqua" w:eastAsia="Book Antiqua" w:hAnsi="Book Antiqua" w:cs="Book Antiqua"/>
        </w:rPr>
        <w:t>2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llik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wdhu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Diabetes</w:t>
      </w:r>
      <w:r w:rsidR="00407F02" w:rsidRPr="00970FFA">
        <w:rPr>
          <w:rFonts w:ascii="Book Antiqua" w:eastAsia="Book Antiqua" w:hAnsi="Book Antiqua" w:cs="Book Antiqua"/>
          <w:i/>
          <w:iCs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Res</w:t>
      </w:r>
      <w:r w:rsidR="00407F02" w:rsidRPr="00970FFA">
        <w:rPr>
          <w:rFonts w:ascii="Book Antiqua" w:eastAsia="Book Antiqua" w:hAnsi="Book Antiqua" w:cs="Book Antiqua"/>
          <w:i/>
          <w:iCs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Clin</w:t>
      </w:r>
      <w:r w:rsidR="00407F02" w:rsidRPr="00970FFA">
        <w:rPr>
          <w:rFonts w:ascii="Book Antiqua" w:eastAsia="Book Antiqua" w:hAnsi="Book Antiqua" w:cs="Book Antiqua"/>
          <w:i/>
          <w:iCs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Pract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2018;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lang w:val="pt-PT"/>
        </w:rPr>
        <w:t>143</w:t>
      </w:r>
      <w:r w:rsidRPr="00970FFA">
        <w:rPr>
          <w:rFonts w:ascii="Book Antiqua" w:eastAsia="Book Antiqua" w:hAnsi="Book Antiqua" w:cs="Book Antiqua"/>
          <w:lang w:val="pt-PT"/>
        </w:rPr>
        <w:t>: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409-419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[PMID: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29807101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DOI: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10.1016/j.diabres.2018.05.023]</w:t>
      </w:r>
    </w:p>
    <w:p w14:paraId="0D12EBB9" w14:textId="4DB4ED2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Gallaghe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LeRoith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nec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Y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Acad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4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4-6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221189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11/j.1749-6632.</w:t>
      </w:r>
      <w:proofErr w:type="gramStart"/>
      <w:r w:rsidRPr="00970FFA">
        <w:rPr>
          <w:rFonts w:ascii="Book Antiqua" w:eastAsia="Book Antiqua" w:hAnsi="Book Antiqua" w:cs="Book Antiqua"/>
        </w:rPr>
        <w:t>2011.06285.x</w:t>
      </w:r>
      <w:proofErr w:type="gramEnd"/>
      <w:r w:rsidRPr="00970FFA">
        <w:rPr>
          <w:rFonts w:ascii="Book Antiqua" w:eastAsia="Book Antiqua" w:hAnsi="Book Antiqua" w:cs="Book Antiqua"/>
        </w:rPr>
        <w:t>]</w:t>
      </w:r>
    </w:p>
    <w:p w14:paraId="29E9DFEA" w14:textId="72896653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raus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G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lv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u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V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ss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rcza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u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S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ivei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raglutid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agon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ptide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o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opha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nesc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G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80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-4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50157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7.05.015]</w:t>
      </w:r>
    </w:p>
    <w:p w14:paraId="0C3FE755" w14:textId="2B31C6C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mad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sushima-Nishiwak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obaya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c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ozaw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g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ss-acti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/c-J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-term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rch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Biochem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Biophy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0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88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77150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abb.2021.108851]</w:t>
      </w:r>
    </w:p>
    <w:p w14:paraId="0A9A5AC2" w14:textId="679F098B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aj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shimu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k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aikaw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kani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ukaw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awaratan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itad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iy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amisak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Yoshij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di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transpor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aglifloz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ioge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tak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712-17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20533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ijc.31193]</w:t>
      </w:r>
    </w:p>
    <w:p w14:paraId="5E9884C3" w14:textId="696CEBB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K-Med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witch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o-Tetrahydropalmat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l-THP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taboli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94056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etabo11120811]</w:t>
      </w:r>
    </w:p>
    <w:p w14:paraId="1C2A2733" w14:textId="6B79D21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J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osapon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II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nemarrhen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sphodeloides</w:t>
      </w:r>
      <w:proofErr w:type="spellEnd"/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teroi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5-13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29654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steroids.2018.09.014]</w:t>
      </w:r>
    </w:p>
    <w:p w14:paraId="182E9AC2" w14:textId="361743B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R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hraquinone-Glyco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pa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almat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01379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olecules24081454]</w:t>
      </w:r>
    </w:p>
    <w:p w14:paraId="4EF3C60A" w14:textId="1813650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gyem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va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embranace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vi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as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mpleme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terna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1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5464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434871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55/2013/654643]</w:t>
      </w:r>
    </w:p>
    <w:p w14:paraId="790144FF" w14:textId="204D05E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uh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gnol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cre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β-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ylglyoxal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ysfunc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er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7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1-10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91930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cbi.2017.09.014]</w:t>
      </w:r>
    </w:p>
    <w:p w14:paraId="40C0E2E6" w14:textId="35B7E6A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tt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anshinon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PC1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K/E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21302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ijms19092719]</w:t>
      </w:r>
    </w:p>
    <w:p w14:paraId="42CD5990" w14:textId="3A89B3D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T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proofErr w:type="gramStart"/>
      <w:r w:rsidRPr="00970FFA">
        <w:rPr>
          <w:rFonts w:ascii="Book Antiqua" w:eastAsia="Book Antiqua" w:hAnsi="Book Antiqua" w:cs="Book Antiqua"/>
        </w:rPr>
        <w:t>Tanshinone</w:t>
      </w:r>
      <w:proofErr w:type="spellEnd"/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s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mo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s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/phosphatidylinositol-3-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85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3-1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87838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9.03.021]</w:t>
      </w:r>
    </w:p>
    <w:p w14:paraId="5AF1B224" w14:textId="7763681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cKeow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T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r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gnol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t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tr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ticanc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333-63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368232]</w:t>
      </w:r>
    </w:p>
    <w:p w14:paraId="054BFE33" w14:textId="3BBBE74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aradar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ahim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V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ka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seinzade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i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ue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cutellari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baicalensi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cal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cale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drome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ytothe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58-357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59094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ptr.7046]</w:t>
      </w:r>
    </w:p>
    <w:p w14:paraId="4F63AC50" w14:textId="59C7A40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hiopogon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dr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ng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uct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ASEB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39-11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08476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96/fj.201700741RR]</w:t>
      </w:r>
    </w:p>
    <w:p w14:paraId="3DD66556" w14:textId="4CBF62C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nemarrhen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sphodeloide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to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cre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the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3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09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37899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biopha.2020.110954]</w:t>
      </w:r>
    </w:p>
    <w:p w14:paraId="64FA59C6" w14:textId="507B213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almat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Hepatosteatosi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-Acti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51-56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10916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42/S0192415X16500300]</w:t>
      </w:r>
    </w:p>
    <w:p w14:paraId="7352F058" w14:textId="3C7A26C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mod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-di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pi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um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kelet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scl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8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94-20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0205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6.03.049]</w:t>
      </w:r>
    </w:p>
    <w:p w14:paraId="4FDB63FE" w14:textId="6E1720E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B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almat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du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cri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thno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3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2-7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55386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18.12.019]</w:t>
      </w:r>
    </w:p>
    <w:p w14:paraId="2E97E336" w14:textId="0885E62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i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Q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l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iltiorrhiz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st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fet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yto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287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85158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phymed.2019.152871]</w:t>
      </w:r>
    </w:p>
    <w:p w14:paraId="13F46397" w14:textId="3DF2FA7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az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erarch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mchanda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i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rw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rul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h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anshinones</w:t>
      </w:r>
      <w:proofErr w:type="spellEnd"/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r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l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iltiorrhiz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proofErr w:type="spellStart"/>
      <w:r w:rsidRPr="00970FFA">
        <w:rPr>
          <w:rFonts w:ascii="Book Antiqua" w:eastAsia="Book Antiqua" w:hAnsi="Book Antiqua" w:cs="Book Antiqua"/>
        </w:rPr>
        <w:t>Danshen</w:t>
      </w:r>
      <w:proofErr w:type="spellEnd"/>
      <w:r w:rsidRPr="00970FFA">
        <w:rPr>
          <w:rFonts w:ascii="Book Antiqua" w:eastAsia="Book Antiqua" w:hAnsi="Book Antiqua" w:cs="Book Antiqua"/>
        </w:rPr>
        <w:t>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xplo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arg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titumo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he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3-1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604619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7349/etat.2020.00010]</w:t>
      </w:r>
    </w:p>
    <w:p w14:paraId="219D4A96" w14:textId="4778090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t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l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embranaceu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ransl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3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93003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037/atm.2019.10.118]</w:t>
      </w:r>
    </w:p>
    <w:p w14:paraId="2A430ED8" w14:textId="29080D3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ch1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51-55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27959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892/ijmm.2016.2632]</w:t>
      </w:r>
    </w:p>
    <w:p w14:paraId="699D50B4" w14:textId="2A7C3F4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Lv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olysacharin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enotyp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r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ar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umour</w:t>
      </w:r>
      <w:proofErr w:type="spellEnd"/>
      <w:r w:rsidRPr="00970FFA">
        <w:rPr>
          <w:rFonts w:ascii="Book Antiqua" w:eastAsia="Book Antiqua" w:hAnsi="Book Antiqua" w:cs="Book Antiqua"/>
        </w:rPr>
        <w:t>-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crophag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33-15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7265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80/13880209.2021.1991384]</w:t>
      </w:r>
    </w:p>
    <w:p w14:paraId="532DFA3B" w14:textId="5A245E2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ipterygi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wilfordi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Hook.F</w:t>
      </w:r>
      <w:proofErr w:type="spellEnd"/>
      <w:r w:rsidRPr="00970FFA">
        <w:rPr>
          <w:rFonts w:ascii="Book Antiqua" w:eastAsia="Book Antiqua" w:hAnsi="Book Antiqua" w:cs="Book Antiqua"/>
        </w:rPr>
        <w:t>.-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richosanthe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irilowi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x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o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dn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t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ck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ro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4077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638613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89/fphar.2022.940773]</w:t>
      </w:r>
    </w:p>
    <w:p w14:paraId="25E59868" w14:textId="3E4FD93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s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glyc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richosanthe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irilowi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MC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mpleme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ter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10020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86/s12906-017-1578-6]</w:t>
      </w:r>
    </w:p>
    <w:p w14:paraId="741481A1" w14:textId="0A49E6E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K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r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richosanthe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irilowii</w:t>
      </w:r>
      <w:proofErr w:type="spellEnd"/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erob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o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Nut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3-34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5440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80/01635581.2021.1882508]</w:t>
      </w:r>
    </w:p>
    <w:p w14:paraId="51BDF200" w14:textId="5FB61B2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uerarin</w:t>
      </w:r>
      <w:proofErr w:type="spellEnd"/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o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er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b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Willd.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ptozotocin-diabetoge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o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c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oxi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1-3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392787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fct.2013.07.077]</w:t>
      </w:r>
    </w:p>
    <w:p w14:paraId="7EF9D538" w14:textId="5EA74D1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er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b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tur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19-14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6599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42/S0192415X19500733]</w:t>
      </w:r>
    </w:p>
    <w:p w14:paraId="5175C2C6" w14:textId="40A0561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o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uerarin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a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sta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R-21-med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TEN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r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pithelial-mesenchy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i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raz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888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29469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590/1414-431X20198882]</w:t>
      </w:r>
    </w:p>
    <w:p w14:paraId="2DBE0278" w14:textId="2D1BEC7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que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crophulari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ingpoensi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rov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nsi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K-med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LRP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som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yto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0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430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7924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phymed.2022.154308]</w:t>
      </w:r>
    </w:p>
    <w:p w14:paraId="6D717594" w14:textId="49A380E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st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crophulari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ingpoensi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Hemsl</w:t>
      </w:r>
      <w:proofErr w:type="spellEnd"/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thno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6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368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33859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20.113688]</w:t>
      </w:r>
    </w:p>
    <w:p w14:paraId="34B8B39D" w14:textId="10D3F3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gon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xorubic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nsi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wn-reg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R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el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(Noisy-le-grand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3-12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638893]</w:t>
      </w:r>
    </w:p>
    <w:p w14:paraId="2CCF69D3" w14:textId="50C1AA6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cutellari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baicalensi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7440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ijms20030727]</w:t>
      </w:r>
    </w:p>
    <w:p w14:paraId="2C1B8AB0" w14:textId="43BC539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5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cutellari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baicalensis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informat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n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2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87627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19074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55/2022/8762717]</w:t>
      </w:r>
    </w:p>
    <w:p w14:paraId="37A43CE8" w14:textId="7917393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DG-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hiopog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ponic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glyc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KKAy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thno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7-3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277683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12.06.050]</w:t>
      </w:r>
    </w:p>
    <w:p w14:paraId="32C16840" w14:textId="032C060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u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hiopogonin</w:t>
      </w:r>
      <w:r w:rsidRPr="00970FFA">
        <w:rPr>
          <w:rFonts w:ascii="Book Antiqua" w:eastAsia="Book Antiqua" w:hAnsi="Book Antiqua" w:cs="Book Antiqua"/>
        </w:rPr>
        <w:noBreakHyphen/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TP1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ign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16985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892/mmr.2022.12638]</w:t>
      </w:r>
    </w:p>
    <w:p w14:paraId="40C91C2B" w14:textId="2D57F5E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s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activ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gnolol-Enhan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ica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rafeni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tr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v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(Basel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90588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cancers12010087]</w:t>
      </w:r>
    </w:p>
    <w:p w14:paraId="7E4A6AF2" w14:textId="426F82A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nnamom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ss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resl</w:t>
      </w:r>
      <w:proofErr w:type="spellEnd"/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st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xicolog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55782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olecules24193473]</w:t>
      </w:r>
    </w:p>
    <w:p w14:paraId="07F5B124" w14:textId="7A4D2F6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oo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w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lay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-ras12V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nnamaldehyd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3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0-2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64059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05.11.053]</w:t>
      </w:r>
    </w:p>
    <w:p w14:paraId="779962DA" w14:textId="2E55F14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</w:rPr>
        <w:t>Bhattamisra</w:t>
      </w:r>
      <w:proofErr w:type="spellEnd"/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o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udhu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d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Catalp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lication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67259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biom11020323]</w:t>
      </w:r>
    </w:p>
    <w:p w14:paraId="52724EEA" w14:textId="2E2A3F4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s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water-extracted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Lyci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barbar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Rehmanni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glutinos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Worl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Gastroente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478-448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687485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748/</w:t>
      </w:r>
      <w:proofErr w:type="gramStart"/>
      <w:r w:rsidRPr="00970FFA">
        <w:rPr>
          <w:rFonts w:ascii="Book Antiqua" w:eastAsia="Book Antiqua" w:hAnsi="Book Antiqua" w:cs="Book Antiqua"/>
        </w:rPr>
        <w:t>wjg.v12.i</w:t>
      </w:r>
      <w:proofErr w:type="gramEnd"/>
      <w:r w:rsidRPr="00970FFA">
        <w:rPr>
          <w:rFonts w:ascii="Book Antiqua" w:eastAsia="Book Antiqua" w:hAnsi="Book Antiqua" w:cs="Book Antiqua"/>
        </w:rPr>
        <w:t>28.4478]</w:t>
      </w:r>
    </w:p>
    <w:p w14:paraId="064A3B75" w14:textId="7CD4907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6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elic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pi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ord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ptozotocin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og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Funct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02-90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6300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9/c4fo00859f]</w:t>
      </w:r>
    </w:p>
    <w:p w14:paraId="68D79FD0" w14:textId="0D1C795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elic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22-bea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Funct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33-10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75769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9/c5fo00855g]</w:t>
      </w:r>
    </w:p>
    <w:p w14:paraId="331AE420" w14:textId="2234E46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asir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kba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imrouz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Ruyvaran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ohamadian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ff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rov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roid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rmat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roidogene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inflammation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xid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thno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7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41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89428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21.114139]</w:t>
      </w:r>
    </w:p>
    <w:p w14:paraId="29AE793E" w14:textId="6481A0F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Hydroxysafflo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llo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i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RK/MAP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F-</w:t>
      </w:r>
      <w:proofErr w:type="spellStart"/>
      <w:r w:rsidRPr="00970FFA">
        <w:rPr>
          <w:rFonts w:ascii="Book Antiqua" w:eastAsia="Book Antiqua" w:hAnsi="Book Antiqua" w:cs="Book Antiqua"/>
        </w:rPr>
        <w:t>κB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-bea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u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5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5-11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72034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5.02.015]</w:t>
      </w:r>
    </w:p>
    <w:p w14:paraId="256DFC4B" w14:textId="3861425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nefic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eoniflor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481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30022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8/srep44819]</w:t>
      </w:r>
    </w:p>
    <w:p w14:paraId="077488A4" w14:textId="103C82B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e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M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Ts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s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y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aeonia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di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ife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267-227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21537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s0024-3205(02)01962-8]</w:t>
      </w:r>
    </w:p>
    <w:p w14:paraId="1CAAA252" w14:textId="2BFA43F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eoniflor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du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gramStart"/>
      <w:r w:rsidRPr="00970FFA">
        <w:rPr>
          <w:rFonts w:ascii="Book Antiqua" w:eastAsia="Book Antiqua" w:hAnsi="Book Antiqua" w:cs="Book Antiqua"/>
        </w:rPr>
        <w:t>With</w:t>
      </w:r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ltip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s-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ro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41099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89/fphar.2020.00531]</w:t>
      </w:r>
    </w:p>
    <w:p w14:paraId="5921D3BE" w14:textId="4467A34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sc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rado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sad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aolicell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Petralito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Ragno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Ces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Lyci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barbar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ific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uc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proofErr w:type="gramStart"/>
      <w:r w:rsidRPr="00970FFA">
        <w:rPr>
          <w:rFonts w:ascii="Book Antiqua" w:eastAsia="Book Antiqua" w:hAnsi="Book Antiqua" w:cs="Book Antiqua"/>
        </w:rPr>
        <w:t>characterisation</w:t>
      </w:r>
      <w:proofErr w:type="spellEnd"/>
      <w:proofErr w:type="gram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ev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hypoglycaemic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hypolipidaemic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5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77-38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54846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foodchem.2018.01.176]</w:t>
      </w:r>
    </w:p>
    <w:p w14:paraId="01C50375" w14:textId="3ACBC99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Q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Lyci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barbarum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av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fi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si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the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955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73458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biopha.2019.109559]</w:t>
      </w:r>
    </w:p>
    <w:p w14:paraId="7E225466" w14:textId="7C2D7BD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Anemarrhena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pon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RS-1/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Ethno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7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42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0523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21.114251]</w:t>
      </w:r>
    </w:p>
    <w:p w14:paraId="060CD668" w14:textId="1467CDC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o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p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a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wn-reg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R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la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Hu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Nut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8-30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174843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s11130-011-0242-4]</w:t>
      </w:r>
    </w:p>
    <w:p w14:paraId="3589F5E0" w14:textId="6D4C845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i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otoginsenoside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t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GR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X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ct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41-15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22186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apsb.2021.03.038]</w:t>
      </w:r>
    </w:p>
    <w:p w14:paraId="08AA5EA8" w14:textId="7F1326B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a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os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v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ro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Pharmaco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2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7653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89/fphar.2018.00423]</w:t>
      </w:r>
    </w:p>
    <w:p w14:paraId="0AFE0310" w14:textId="76D457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Q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M-dete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ri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c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0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-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04992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micron.2017.10.003]</w:t>
      </w:r>
    </w:p>
    <w:p w14:paraId="4DC840D9" w14:textId="6DE62BD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afar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fa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ghad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Emam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Jamialahmadi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Mohammadpou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Sahebkar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yrrhiz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ab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Licorice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drom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d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xp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32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85-4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98149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978-3-030-73234-9_25]</w:t>
      </w:r>
    </w:p>
    <w:p w14:paraId="166C9BFA" w14:textId="7027155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yrrhiz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sig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i/>
          <w:iCs/>
        </w:rPr>
        <w:t>Tumour</w:t>
      </w:r>
      <w:proofErr w:type="spellEnd"/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381-138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358017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s13277-013-0746-7]</w:t>
      </w:r>
    </w:p>
    <w:bookmarkEnd w:id="659"/>
    <w:bookmarkEnd w:id="660"/>
    <w:p w14:paraId="5FA882C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  <w:sectPr w:rsidR="00A77B3E" w:rsidRPr="00970FF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EAF39DB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lastRenderedPageBreak/>
        <w:t>Footnotes</w:t>
      </w:r>
    </w:p>
    <w:p w14:paraId="034B6DAA" w14:textId="7B285B9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Institutional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eview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oar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h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ittee</w:t>
      </w:r>
      <w:r w:rsidR="00237E19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37E19"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MUH109-REC2-0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CR-3).</w:t>
      </w:r>
    </w:p>
    <w:p w14:paraId="7FBAC3D5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3AF7C19C" w14:textId="35B033B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Inform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onsen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vail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s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onymi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t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ived.</w:t>
      </w:r>
    </w:p>
    <w:p w14:paraId="4DCB588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0D114C74" w14:textId="5D903F3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onflict-of-interes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ev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li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.</w:t>
      </w:r>
    </w:p>
    <w:p w14:paraId="6BAEC43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AA9AC00" w14:textId="35C2949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Dat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hari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s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ne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vail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respo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.teng@yahoo.com.</w:t>
      </w:r>
    </w:p>
    <w:p w14:paraId="4A383CF6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A8795B6" w14:textId="1B86B10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STROB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ement-checkl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em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uscrip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ement-checkl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ems.</w:t>
      </w:r>
    </w:p>
    <w:p w14:paraId="6E8759F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993DD7B" w14:textId="45E499E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Open-Access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en-acc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le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-ho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er-revie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r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e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ribu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</w:rPr>
        <w:t>NonCommercial</w:t>
      </w:r>
      <w:proofErr w:type="spellEnd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-N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0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cen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m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ribut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mi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ap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i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commerci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cen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riv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ig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r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commercia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e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ttps://creativecommons.org/Licenses/by-nc/4.0/</w:t>
      </w:r>
    </w:p>
    <w:p w14:paraId="18A495B9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D108C1B" w14:textId="0E15CBFB" w:rsidR="00A77B3E" w:rsidRPr="00970FFA" w:rsidRDefault="001A373D" w:rsidP="0082435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  <w:b/>
        </w:rPr>
        <w:t>Provenanc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and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peer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review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Unsolic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rn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ed.</w:t>
      </w:r>
    </w:p>
    <w:p w14:paraId="1211132C" w14:textId="77777777" w:rsidR="00237E19" w:rsidRPr="00970FFA" w:rsidRDefault="00237E19" w:rsidP="0082435A">
      <w:pPr>
        <w:spacing w:line="360" w:lineRule="auto"/>
        <w:jc w:val="both"/>
        <w:rPr>
          <w:rFonts w:ascii="Book Antiqua" w:hAnsi="Book Antiqua"/>
        </w:rPr>
      </w:pPr>
    </w:p>
    <w:p w14:paraId="7EDBE6F5" w14:textId="4650025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Peer-review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model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ind</w:t>
      </w:r>
    </w:p>
    <w:p w14:paraId="55384EA5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C2E03B4" w14:textId="0A3800E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Peer-review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started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Octo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3C510295" w14:textId="4A77EBE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First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decision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0ADCE114" w14:textId="04E053F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Articl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in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press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</w:p>
    <w:p w14:paraId="56B372AA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3D42B8A7" w14:textId="6949D0C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Specialty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type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bookmarkStart w:id="661" w:name="_Hlk134448652"/>
      <w:r w:rsidR="004D1922" w:rsidRPr="00970FFA">
        <w:rPr>
          <w:rFonts w:ascii="Book Antiqua" w:eastAsia="微软雅黑" w:hAnsi="Book Antiqua" w:cs="宋体"/>
        </w:rPr>
        <w:t>Oncology</w:t>
      </w:r>
      <w:bookmarkEnd w:id="661"/>
    </w:p>
    <w:p w14:paraId="43B2B0CA" w14:textId="2F80267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Country/Territory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of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origin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9351238" w14:textId="7E19655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Peer-review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report’s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scientific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quality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classification</w:t>
      </w:r>
    </w:p>
    <w:p w14:paraId="4408CA35" w14:textId="2863F2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Excellent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</w:t>
      </w:r>
    </w:p>
    <w:p w14:paraId="20422142" w14:textId="6DBDFE1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Ve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od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</w:p>
    <w:p w14:paraId="240297D3" w14:textId="46A3224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Good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</w:t>
      </w:r>
    </w:p>
    <w:p w14:paraId="128751FF" w14:textId="280F112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Fair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</w:t>
      </w:r>
    </w:p>
    <w:p w14:paraId="6C615D08" w14:textId="6CA2116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Poor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</w:t>
      </w:r>
    </w:p>
    <w:p w14:paraId="6E3ADAFD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0FB3D1CC" w14:textId="01AE69C5" w:rsidR="00A77B3E" w:rsidRPr="00970FFA" w:rsidRDefault="001A373D" w:rsidP="0082435A">
      <w:pPr>
        <w:spacing w:line="360" w:lineRule="auto"/>
        <w:jc w:val="both"/>
        <w:rPr>
          <w:rFonts w:ascii="Book Antiqua" w:eastAsia="Book Antiqua" w:hAnsi="Book Antiqua" w:cs="Book Antiqua"/>
          <w:b/>
        </w:rPr>
      </w:pPr>
      <w:r w:rsidRPr="00970FFA">
        <w:rPr>
          <w:rFonts w:ascii="Book Antiqua" w:eastAsia="Book Antiqua" w:hAnsi="Book Antiqua" w:cs="Book Antiqua"/>
          <w:b/>
        </w:rPr>
        <w:t>P-Reviewe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S-Edito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="0042263D" w:rsidRPr="00970FFA">
        <w:rPr>
          <w:rFonts w:ascii="Book Antiqua" w:eastAsia="Book Antiqua" w:hAnsi="Book Antiqua" w:cs="Book Antiqua"/>
          <w:bCs/>
        </w:rPr>
        <w:t>Li</w:t>
      </w:r>
      <w:r w:rsidR="00407F02" w:rsidRPr="00970FFA">
        <w:rPr>
          <w:rFonts w:ascii="Book Antiqua" w:eastAsia="Book Antiqua" w:hAnsi="Book Antiqua" w:cs="Book Antiqua"/>
          <w:bCs/>
        </w:rPr>
        <w:t xml:space="preserve"> </w:t>
      </w:r>
      <w:r w:rsidR="0042263D" w:rsidRPr="00970FFA">
        <w:rPr>
          <w:rFonts w:ascii="Book Antiqua" w:eastAsia="Book Antiqua" w:hAnsi="Book Antiqua" w:cs="Book Antiqua"/>
          <w:bCs/>
        </w:rPr>
        <w:t>L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L-Edito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="003D2D86" w:rsidRPr="00970FFA">
        <w:rPr>
          <w:rFonts w:ascii="Book Antiqua" w:eastAsia="Book Antiqua" w:hAnsi="Book Antiqua" w:cs="Book Antiqua"/>
          <w:bCs/>
        </w:rPr>
        <w:t>Kerr</w:t>
      </w:r>
      <w:r w:rsidR="00407F02" w:rsidRPr="00970FFA">
        <w:rPr>
          <w:rFonts w:ascii="Book Antiqua" w:eastAsia="Book Antiqua" w:hAnsi="Book Antiqua" w:cs="Book Antiqua"/>
          <w:bCs/>
        </w:rPr>
        <w:t xml:space="preserve"> </w:t>
      </w:r>
      <w:r w:rsidR="003D2D86" w:rsidRPr="00970FFA">
        <w:rPr>
          <w:rFonts w:ascii="Book Antiqua" w:eastAsia="Book Antiqua" w:hAnsi="Book Antiqua" w:cs="Book Antiqua"/>
          <w:bCs/>
        </w:rPr>
        <w:t>C</w:t>
      </w:r>
      <w:r w:rsidR="00407F02" w:rsidRPr="00970FFA">
        <w:rPr>
          <w:rFonts w:ascii="Book Antiqua" w:eastAsia="Book Antiqua" w:hAnsi="Book Antiqua" w:cs="Book Antiqua"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P-Edito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</w:p>
    <w:p w14:paraId="62F00914" w14:textId="4F26F317" w:rsidR="0042263D" w:rsidRPr="00970FFA" w:rsidRDefault="0042263D" w:rsidP="0082435A">
      <w:pPr>
        <w:spacing w:line="360" w:lineRule="auto"/>
        <w:jc w:val="both"/>
        <w:rPr>
          <w:rFonts w:ascii="Book Antiqua" w:hAnsi="Book Antiqua"/>
        </w:rPr>
        <w:sectPr w:rsidR="0042263D" w:rsidRPr="00970FF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D993722" w14:textId="2976278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lastRenderedPageBreak/>
        <w:t>Figur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Legends</w:t>
      </w:r>
    </w:p>
    <w:p w14:paraId="6EAB282C" w14:textId="7925CCB4" w:rsidR="00A77B3E" w:rsidRPr="00970FFA" w:rsidRDefault="005D0E4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noProof/>
          <w:lang w:eastAsia="zh-TW"/>
        </w:rPr>
        <w:drawing>
          <wp:inline distT="0" distB="0" distL="0" distR="0" wp14:anchorId="3A2B0389" wp14:editId="1F337936">
            <wp:extent cx="4160881" cy="4831499"/>
            <wp:effectExtent l="0" t="0" r="0" b="7620"/>
            <wp:docPr id="720790628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0790628" name="图片 1" descr="图示&#10;&#10;描述已自动生成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60881" cy="4831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1140D" w14:textId="4752B58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Figur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low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ar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ud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nrolment.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="005D0E4A" w:rsidRPr="00970FFA">
        <w:rPr>
          <w:rFonts w:ascii="Book Antiqua" w:eastAsia="Book Antiqua" w:hAnsi="Book Antiqua" w:cs="Book Antiqua"/>
        </w:rPr>
        <w:t>NHIRD</w:t>
      </w:r>
      <w:r w:rsidR="00A22DCD"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22DCD" w:rsidRPr="00970FFA">
        <w:rPr>
          <w:rFonts w:ascii="Book Antiqua" w:eastAsia="Book Antiqua" w:hAnsi="Book Antiqua" w:cs="Book Antiqua"/>
        </w:rPr>
        <w:t>N</w:t>
      </w:r>
      <w:r w:rsidR="00967C96" w:rsidRPr="00970FFA">
        <w:rPr>
          <w:rFonts w:ascii="Book Antiqua" w:eastAsia="Book Antiqua" w:hAnsi="Book Antiqua" w:cs="Book Antiqua"/>
        </w:rPr>
        <w:t>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Database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5D0E4A" w:rsidRPr="00970FFA">
        <w:rPr>
          <w:rFonts w:ascii="Book Antiqua" w:eastAsia="Book Antiqua" w:hAnsi="Book Antiqua" w:cs="Book Antiqua"/>
        </w:rPr>
        <w:t>HCC</w:t>
      </w:r>
      <w:r w:rsidR="00A22DCD"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22DCD" w:rsidRPr="00970FFA">
        <w:rPr>
          <w:rFonts w:ascii="Book Antiqua" w:eastAsia="Book Antiqua" w:hAnsi="Book Antiqua" w:cs="Book Antiqua"/>
        </w:rPr>
        <w:t>H</w:t>
      </w:r>
      <w:r w:rsidR="00967C96" w:rsidRPr="00970FFA">
        <w:rPr>
          <w:rFonts w:ascii="Book Antiqua" w:eastAsia="Book Antiqua" w:hAnsi="Book Antiqua" w:cs="Book Antiqua"/>
        </w:rPr>
        <w:t>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carcinom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5D0E4A" w:rsidRPr="00970FFA">
        <w:rPr>
          <w:rFonts w:ascii="Book Antiqua" w:eastAsia="Book Antiqua" w:hAnsi="Book Antiqua" w:cs="Book Antiqua"/>
        </w:rPr>
        <w:t>DM</w:t>
      </w:r>
      <w:r w:rsidR="00A22DCD"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22DCD" w:rsidRPr="00970FFA">
        <w:rPr>
          <w:rFonts w:ascii="Book Antiqua" w:eastAsia="Book Antiqua" w:hAnsi="Book Antiqua" w:cs="Book Antiqua"/>
        </w:rPr>
        <w:t>D</w:t>
      </w:r>
      <w:r w:rsidR="00967C96" w:rsidRPr="00970FFA">
        <w:rPr>
          <w:rFonts w:ascii="Book Antiqua" w:eastAsia="Book Antiqua" w:hAnsi="Book Antiqua" w:cs="Book Antiqua"/>
        </w:rPr>
        <w:t>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mellitus.</w:t>
      </w:r>
    </w:p>
    <w:p w14:paraId="66A073E6" w14:textId="57E4B01B" w:rsidR="00C24507" w:rsidRPr="00970FFA" w:rsidRDefault="00C24507" w:rsidP="00CA6430">
      <w:pPr>
        <w:spacing w:line="360" w:lineRule="auto"/>
        <w:jc w:val="both"/>
        <w:rPr>
          <w:rFonts w:ascii="Book Antiqua" w:eastAsia="Book Antiqua" w:hAnsi="Book Antiqua" w:cs="Book Antiqua"/>
          <w:b/>
          <w:bCs/>
          <w:lang w:val="de-AT"/>
        </w:rPr>
      </w:pPr>
      <w:r w:rsidRPr="00970FFA">
        <w:rPr>
          <w:rFonts w:ascii="Book Antiqua" w:hAnsi="Book Antiqua"/>
          <w:noProof/>
        </w:rPr>
        <w:lastRenderedPageBreak/>
        <w:drawing>
          <wp:inline distT="0" distB="0" distL="0" distR="0" wp14:anchorId="685F53C8" wp14:editId="4EAA5333">
            <wp:extent cx="2612233" cy="2565400"/>
            <wp:effectExtent l="0" t="0" r="0" b="6350"/>
            <wp:docPr id="128423036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4230363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12233" cy="2565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70FFA">
        <w:rPr>
          <w:rFonts w:ascii="Book Antiqua" w:hAnsi="Book Antiqua"/>
          <w:noProof/>
          <w:lang w:val="de-AT"/>
        </w:rPr>
        <w:t xml:space="preserve"> </w:t>
      </w:r>
      <w:r w:rsidRPr="00970FFA">
        <w:rPr>
          <w:rFonts w:ascii="Book Antiqua" w:hAnsi="Book Antiqua"/>
          <w:noProof/>
        </w:rPr>
        <w:drawing>
          <wp:inline distT="0" distB="0" distL="0" distR="0" wp14:anchorId="6650DE3B" wp14:editId="69077643">
            <wp:extent cx="2549948" cy="2478550"/>
            <wp:effectExtent l="0" t="0" r="3175" b="0"/>
            <wp:docPr id="598551631" name="图片 1" descr="图表, 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8551631" name="图片 1" descr="图表, 图示&#10;&#10;描述已自动生成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559639" cy="2487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D22BC" w14:textId="503043A8" w:rsidR="00CA6430" w:rsidRPr="00970FFA" w:rsidRDefault="001A373D" w:rsidP="00CA6430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  <w:lang w:val="de-AT"/>
        </w:rPr>
        <w:t>Figure</w:t>
      </w:r>
      <w:r w:rsidR="00407F02" w:rsidRPr="00970FFA">
        <w:rPr>
          <w:rFonts w:ascii="Book Antiqua" w:eastAsia="Book Antiqua" w:hAnsi="Book Antiqua" w:cs="Book Antiqua"/>
          <w:b/>
          <w:bCs/>
          <w:lang w:val="de-AT"/>
        </w:rPr>
        <w:t xml:space="preserve"> </w:t>
      </w:r>
      <w:r w:rsidR="00CA6430" w:rsidRPr="00970FFA">
        <w:rPr>
          <w:rFonts w:ascii="Book Antiqua" w:eastAsia="Book Antiqua" w:hAnsi="Book Antiqua" w:cs="Book Antiqua"/>
          <w:b/>
          <w:bCs/>
          <w:lang w:val="de-AT"/>
        </w:rPr>
        <w:t>2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lang w:val="de-AT"/>
        </w:rPr>
        <w:t>Kaplan–Meier</w:t>
      </w:r>
      <w:r w:rsidR="00407F02" w:rsidRPr="00970FFA">
        <w:rPr>
          <w:rFonts w:ascii="Book Antiqua" w:eastAsia="Book Antiqua" w:hAnsi="Book Antiqua" w:cs="Book Antiqua"/>
          <w:b/>
          <w:bCs/>
          <w:lang w:val="de-AT"/>
        </w:rPr>
        <w:t xml:space="preserve"> </w:t>
      </w:r>
      <w:proofErr w:type="spellStart"/>
      <w:r w:rsidRPr="00970FFA">
        <w:rPr>
          <w:rFonts w:ascii="Book Antiqua" w:eastAsia="Book Antiqua" w:hAnsi="Book Antiqua" w:cs="Book Antiqua"/>
          <w:b/>
          <w:bCs/>
          <w:lang w:val="de-AT"/>
        </w:rPr>
        <w:t>analysis</w:t>
      </w:r>
      <w:proofErr w:type="spellEnd"/>
      <w:r w:rsidR="00CA6430" w:rsidRPr="00970FFA">
        <w:rPr>
          <w:rFonts w:ascii="Book Antiqua" w:eastAsia="Book Antiqua" w:hAnsi="Book Antiqua" w:cs="Book Antiqua"/>
          <w:b/>
          <w:bCs/>
          <w:lang w:val="de-AT"/>
        </w:rPr>
        <w:t xml:space="preserve">. </w:t>
      </w:r>
      <w:r w:rsidR="004C0902" w:rsidRPr="00970FFA">
        <w:rPr>
          <w:rFonts w:ascii="Book Antiqua" w:eastAsia="Book Antiqua" w:hAnsi="Book Antiqua" w:cs="Book Antiqua"/>
        </w:rPr>
        <w:t>A</w:t>
      </w:r>
      <w:r w:rsidR="00CA6430" w:rsidRPr="00970FFA">
        <w:rPr>
          <w:rFonts w:ascii="Book Antiqua" w:eastAsia="Book Antiqua" w:hAnsi="Book Antiqua" w:cs="Book Antiqua"/>
        </w:rPr>
        <w:t>: Kaplan–Meier analysis shows lower cumulative incidence of liver cancer in regular herb users compared to nonusers in diabetes mellitus patients with insulin management during follow-up</w:t>
      </w:r>
      <w:r w:rsidR="004C0902" w:rsidRPr="00970FFA">
        <w:rPr>
          <w:rFonts w:ascii="Book Antiqua" w:eastAsia="Book Antiqua" w:hAnsi="Book Antiqua" w:cs="Book Antiqua"/>
        </w:rPr>
        <w:t>; B: Kaplan–Meier analysis shows longer survival in regular herb users compared to nonusers in diabetes mellitus patients with insulin control who had hepatocellular carcinoma in our study population</w:t>
      </w:r>
      <w:r w:rsidR="004E2EC1" w:rsidRPr="00970FFA">
        <w:rPr>
          <w:rFonts w:ascii="Book Antiqua" w:eastAsia="Book Antiqua" w:hAnsi="Book Antiqua" w:cs="Book Antiqua"/>
        </w:rPr>
        <w:t>.</w:t>
      </w:r>
      <w:r w:rsidR="004C0902" w:rsidRPr="00970FFA">
        <w:rPr>
          <w:rFonts w:ascii="Book Antiqua" w:eastAsia="Book Antiqua" w:hAnsi="Book Antiqua" w:cs="Book Antiqua"/>
        </w:rPr>
        <w:t xml:space="preserve"> </w:t>
      </w:r>
      <w:r w:rsidR="00CA6430" w:rsidRPr="00970FFA">
        <w:rPr>
          <w:rFonts w:ascii="Book Antiqua" w:eastAsia="Book Antiqua" w:hAnsi="Book Antiqua" w:cs="Book Antiqua"/>
        </w:rPr>
        <w:t>HCC: Hepatocellular carcinoma.</w:t>
      </w:r>
    </w:p>
    <w:p w14:paraId="775A18FA" w14:textId="77777777" w:rsidR="00CA6430" w:rsidRPr="00970FFA" w:rsidRDefault="00CA6430" w:rsidP="0082435A">
      <w:pPr>
        <w:spacing w:line="360" w:lineRule="auto"/>
        <w:jc w:val="both"/>
        <w:rPr>
          <w:rFonts w:ascii="Book Antiqua" w:hAnsi="Book Antiqua"/>
        </w:rPr>
      </w:pPr>
    </w:p>
    <w:p w14:paraId="5004821E" w14:textId="588DC79B" w:rsidR="00A77B3E" w:rsidRPr="00970FFA" w:rsidRDefault="00C6566B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noProof/>
          <w:lang w:eastAsia="zh-TW"/>
        </w:rPr>
        <w:lastRenderedPageBreak/>
        <w:drawing>
          <wp:inline distT="0" distB="0" distL="0" distR="0" wp14:anchorId="522F6AFC" wp14:editId="2C18964E">
            <wp:extent cx="5943600" cy="3838575"/>
            <wp:effectExtent l="0" t="0" r="0" b="0"/>
            <wp:docPr id="1506724373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6724373" name="图片 1" descr="图示&#10;&#10;描述已自动生成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38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0968F" w14:textId="371B5FF1" w:rsidR="00A77B3E" w:rsidRPr="00970FFA" w:rsidRDefault="001A373D" w:rsidP="0082435A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</w:rPr>
        <w:t>Figure</w:t>
      </w:r>
      <w:r w:rsidR="00CA6430" w:rsidRPr="00970FFA">
        <w:rPr>
          <w:rFonts w:ascii="Book Antiqua" w:eastAsia="Book Antiqua" w:hAnsi="Book Antiqua" w:cs="Book Antiqua"/>
          <w:b/>
          <w:bCs/>
        </w:rPr>
        <w:t xml:space="preserve"> 3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etwork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nalysi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h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op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hirt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os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rescrib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erb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ormulas.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du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d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ducts.</w:t>
      </w:r>
    </w:p>
    <w:p w14:paraId="702C3E5E" w14:textId="77777777" w:rsidR="00ED38AC" w:rsidRPr="00970FFA" w:rsidRDefault="00ED38AC" w:rsidP="0082435A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</w:p>
    <w:p w14:paraId="6C61869F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  <w:sectPr w:rsidR="00ED38AC" w:rsidRPr="00970FF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bookmarkStart w:id="662" w:name="_Hlk154394714"/>
    </w:p>
    <w:p w14:paraId="66D1FF44" w14:textId="528B4EAF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1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aselin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haracteristic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orbiditie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fo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non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E01867" w:rsidRPr="00970FFA">
        <w:rPr>
          <w:rFonts w:ascii="Book Antiqua" w:hAnsi="Book Antiqua"/>
          <w:b/>
          <w:bCs/>
        </w:rPr>
        <w:t>diabetes mellitu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atien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regula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sul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management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aiwa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etwee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2000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2017</w:t>
      </w:r>
    </w:p>
    <w:tbl>
      <w:tblPr>
        <w:tblW w:w="0" w:type="auto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556"/>
        <w:gridCol w:w="1746"/>
        <w:gridCol w:w="1409"/>
        <w:gridCol w:w="1312"/>
        <w:gridCol w:w="1216"/>
        <w:gridCol w:w="2351"/>
      </w:tblGrid>
      <w:tr w:rsidR="003427F5" w:rsidRPr="00970FFA" w14:paraId="4051DCA0" w14:textId="77777777" w:rsidTr="006D3E73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bookmarkEnd w:id="662"/>
          <w:p w14:paraId="213ABB55" w14:textId="4DC67EC1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Variables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1675F" w14:textId="5F111001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DM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patients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with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regular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insulin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use</w:t>
            </w:r>
          </w:p>
        </w:tc>
        <w:tc>
          <w:tcPr>
            <w:tcW w:w="2351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789E5" w14:textId="0D7F0B8E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SMD</w:t>
            </w:r>
          </w:p>
        </w:tc>
      </w:tr>
      <w:tr w:rsidR="003427F5" w:rsidRPr="00970FFA" w14:paraId="03776730" w14:textId="77777777" w:rsidTr="006D3E73">
        <w:trPr>
          <w:trHeight w:val="315"/>
        </w:trPr>
        <w:tc>
          <w:tcPr>
            <w:tcW w:w="0" w:type="auto"/>
            <w:vMerge/>
            <w:shd w:val="clear" w:color="auto" w:fill="auto"/>
            <w:noWrap/>
            <w:vAlign w:val="center"/>
            <w:hideMark/>
          </w:tcPr>
          <w:p w14:paraId="1F89B613" w14:textId="5ACEE225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AC97A" w14:textId="3CC99BD3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erb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non-users,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=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140547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0073D" w14:textId="04D77379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erb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users,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=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46849</w:t>
            </w:r>
          </w:p>
        </w:tc>
        <w:tc>
          <w:tcPr>
            <w:tcW w:w="2351" w:type="dxa"/>
            <w:vMerge/>
            <w:shd w:val="clear" w:color="auto" w:fill="auto"/>
            <w:noWrap/>
            <w:vAlign w:val="center"/>
            <w:hideMark/>
          </w:tcPr>
          <w:p w14:paraId="2B1298A9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</w:tr>
      <w:tr w:rsidR="003427F5" w:rsidRPr="00970FFA" w14:paraId="54908F54" w14:textId="77777777" w:rsidTr="006D3E73">
        <w:trPr>
          <w:trHeight w:val="315"/>
        </w:trPr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E3D1C" w14:textId="74A3811C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663" w:name="_Hlk154392405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B1625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D3B0B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EF848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7891F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%</w:t>
            </w:r>
          </w:p>
        </w:tc>
        <w:tc>
          <w:tcPr>
            <w:tcW w:w="2351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42F1E" w14:textId="4FA6F24D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bookmarkEnd w:id="663"/>
      <w:tr w:rsidR="00ED38AC" w:rsidRPr="00970FFA" w14:paraId="3AC7B1B2" w14:textId="77777777" w:rsidTr="006D3E73">
        <w:trPr>
          <w:trHeight w:val="315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8D766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eastAsia="DengXian" w:hAnsi="Book Antiqua"/>
                <w:lang w:eastAsia="zh-CN"/>
              </w:rPr>
              <w:t>S</w:t>
            </w:r>
            <w:r w:rsidRPr="00970FFA">
              <w:rPr>
                <w:rFonts w:ascii="Book Antiqua" w:hAnsi="Book Antiqua"/>
              </w:rPr>
              <w:t>ex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A72E7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517A2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6BD8B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0A4524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4AF52CE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4</w:t>
            </w:r>
          </w:p>
        </w:tc>
      </w:tr>
      <w:tr w:rsidR="00ED38AC" w:rsidRPr="00970FFA" w14:paraId="191BABF7" w14:textId="77777777" w:rsidTr="006D3E73">
        <w:trPr>
          <w:trHeight w:val="315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9F8BA1B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Femal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7608596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1872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3959A13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.14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3E8AF08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288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733A6FA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.84</w:t>
            </w:r>
          </w:p>
        </w:tc>
        <w:tc>
          <w:tcPr>
            <w:tcW w:w="2351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3DAB9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1FEE769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A0E7AA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l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8E442C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67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7E33E0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8.8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3CED1E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56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05687F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8.16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32AA154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2930DA5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007DD6" w14:textId="35CDBFA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ge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E85AA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EA7F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2378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BFAAE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120D743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545D315A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36274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-4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28ECF6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62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BB763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2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57ACBF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1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2EEAB7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8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29343EE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2</w:t>
            </w:r>
          </w:p>
        </w:tc>
      </w:tr>
      <w:tr w:rsidR="00ED38AC" w:rsidRPr="00970FFA" w14:paraId="5AEFE5D6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3B2DF4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0-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75E9E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52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3F217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.3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972817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68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8DD60D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.8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1FD8CAF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</w:t>
            </w:r>
          </w:p>
        </w:tc>
      </w:tr>
      <w:tr w:rsidR="00ED38AC" w:rsidRPr="00970FFA" w14:paraId="2E7F532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5116BD" w14:textId="4EB35476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&gt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1E21BE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36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A54BB6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2.4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FA5C2B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00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52B0F9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.24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3000EC8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4</w:t>
            </w:r>
          </w:p>
        </w:tc>
      </w:tr>
      <w:tr w:rsidR="00ED38AC" w:rsidRPr="00970FFA" w14:paraId="346DCCA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A6FEE0" w14:textId="576EA26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e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SD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  <w:hideMark/>
          </w:tcPr>
          <w:p w14:paraId="528CB82E" w14:textId="32AB224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9.47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25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  <w:hideMark/>
          </w:tcPr>
          <w:p w14:paraId="7B82B09F" w14:textId="7C184DB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9.1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38)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5FBEC3E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7</w:t>
            </w:r>
          </w:p>
        </w:tc>
      </w:tr>
      <w:tr w:rsidR="00ED38AC" w:rsidRPr="00970FFA" w14:paraId="289EB62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521A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omorbiditi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D58B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42757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A1106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FE0AE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BF59D4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5B66B1EC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BFEE4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tens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2620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725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AAFD8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6.3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71AD24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22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B01E54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5.1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2C6B04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6</w:t>
            </w:r>
          </w:p>
        </w:tc>
      </w:tr>
      <w:tr w:rsidR="00ED38AC" w:rsidRPr="00970FFA" w14:paraId="6A1AA4E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C481CE" w14:textId="5F3205ED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oronar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ear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6B471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00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380DD5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.7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1B812F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86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DBC8F0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.4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5C8F9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6</w:t>
            </w:r>
          </w:p>
        </w:tc>
      </w:tr>
      <w:tr w:rsidR="00ED38AC" w:rsidRPr="00970FFA" w14:paraId="04DB8583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346C50" w14:textId="1513AA7C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schem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52BF65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211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296CAD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.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DF156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36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9FB4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.13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FEA26B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7</w:t>
            </w:r>
          </w:p>
        </w:tc>
      </w:tr>
      <w:tr w:rsidR="00ED38AC" w:rsidRPr="00970FFA" w14:paraId="15A26EDB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9D9607" w14:textId="03E68869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morrhag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C9187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1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608F89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136B68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4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B05B0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5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45540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2BCAA2C5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837E42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lipidemia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68F74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402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870953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1.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21A237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77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FD08CE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0.49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0EBAB55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6</w:t>
            </w:r>
          </w:p>
        </w:tc>
      </w:tr>
      <w:tr w:rsidR="00ED38AC" w:rsidRPr="00970FFA" w14:paraId="6CCFDE34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D317D7" w14:textId="69F9824C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fficiency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84656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39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D6D188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.3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523FC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82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7661F4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.7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3CB643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8</w:t>
            </w:r>
          </w:p>
        </w:tc>
      </w:tr>
      <w:tr w:rsidR="00ED38AC" w:rsidRPr="00970FFA" w14:paraId="0037E236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8C5D62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irrhosi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CE7796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95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729478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5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5AAAB9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4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F86732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94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53FBDC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2</w:t>
            </w:r>
          </w:p>
        </w:tc>
      </w:tr>
      <w:tr w:rsidR="00ED38AC" w:rsidRPr="00970FFA" w14:paraId="466068E0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EDE264" w14:textId="52D03C6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amag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31320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3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FC14F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3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60214F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38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EA210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23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79016A8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4</w:t>
            </w:r>
          </w:p>
        </w:tc>
      </w:tr>
      <w:tr w:rsidR="00ED38AC" w:rsidRPr="00970FFA" w14:paraId="04E84D51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A43D40" w14:textId="66EF1D41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at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6CEC55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239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574CB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8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CAC2ED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17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48DFB0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92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15E4C8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  <w:tr w:rsidR="00ED38AC" w:rsidRPr="00970FFA" w14:paraId="4C856225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EADD9D" w14:textId="4B0626C0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344AA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5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C5E063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8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E22183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7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D07EFD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41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487E5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4</w:t>
            </w:r>
          </w:p>
        </w:tc>
      </w:tr>
      <w:tr w:rsidR="00ED38AC" w:rsidRPr="00970FFA" w14:paraId="36873A24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130128" w14:textId="738D023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8201B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77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2CF7BA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1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CC84D1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B41B8B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5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357B35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9</w:t>
            </w:r>
          </w:p>
        </w:tc>
      </w:tr>
      <w:tr w:rsidR="00ED38AC" w:rsidRPr="00970FFA" w14:paraId="545B2EB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CE39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edicat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E7C81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986B2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F8308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0EAC1B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91561F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6755D715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1B474B" w14:textId="66E5E63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Lipid-lower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rug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68ADFE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8BCDB6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03A4F5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01C02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263556F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1D18490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2937EA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tat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F52EC7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21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B457C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3B79F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76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673D2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9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74692C3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  <w:tr w:rsidR="00ED38AC" w:rsidRPr="00970FFA" w14:paraId="1E7386FD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D7284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-stat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23227A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99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9292B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9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B863A2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9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770A52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1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277DC1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6</w:t>
            </w:r>
          </w:p>
        </w:tc>
      </w:tr>
      <w:tr w:rsidR="00ED38AC" w:rsidRPr="00970FFA" w14:paraId="29F4ADC8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0E5773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spir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E3DB1D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89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FDB6D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4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FF17D2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5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5C21E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33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F8E87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8</w:t>
            </w:r>
          </w:p>
        </w:tc>
      </w:tr>
      <w:tr w:rsidR="00ED38AC" w:rsidRPr="00970FFA" w14:paraId="7C4FC511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BBAA26" w14:textId="3F3C88F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C7B3B2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4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98848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C22298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9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59F25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49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572B32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8</w:t>
            </w:r>
          </w:p>
        </w:tc>
      </w:tr>
      <w:tr w:rsidR="00ED38AC" w:rsidRPr="00970FFA" w14:paraId="76D3FC18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481E94" w14:textId="1F113DA1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8C9E1E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5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3ECB92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B8803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C0017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1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3AA569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5</w:t>
            </w:r>
          </w:p>
        </w:tc>
      </w:tr>
      <w:tr w:rsidR="00ED38AC" w:rsidRPr="00970FFA" w14:paraId="05DD03EA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7B144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bookmarkStart w:id="664" w:name="_Hlk156918181"/>
            <w:r w:rsidRPr="00970FFA">
              <w:rPr>
                <w:rFonts w:ascii="Book Antiqua" w:hAnsi="Book Antiqua"/>
              </w:rPr>
              <w:t>OAD</w:t>
            </w:r>
            <w:bookmarkEnd w:id="664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C6203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CDD25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0A311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09F3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79D545A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228127E9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EBD3FF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Biguanide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43082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14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411102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5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A610B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05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6DD420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52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113B142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1436D85C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4E644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ulfonamid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B62A9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85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31240A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3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E48401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91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4CF3C8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22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D52954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  <w:tr w:rsidR="00ED38AC" w:rsidRPr="00970FFA" w14:paraId="70D7CBE8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170130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65" w:name="_Hlk156918185"/>
            <w:r w:rsidRPr="00970FFA">
              <w:rPr>
                <w:rFonts w:ascii="Book Antiqua" w:hAnsi="Book Antiqua"/>
              </w:rPr>
              <w:t>AGI</w:t>
            </w:r>
            <w:bookmarkEnd w:id="665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95580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75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45E798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.1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769155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82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564C0F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.71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554C72A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4</w:t>
            </w:r>
          </w:p>
        </w:tc>
      </w:tr>
      <w:tr w:rsidR="00ED38AC" w:rsidRPr="00970FFA" w14:paraId="3403A31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B66F8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Thiazolidinedione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EE2603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02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912E2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.2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5A5C0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32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2E9131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.64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28CF0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39</w:t>
            </w:r>
          </w:p>
        </w:tc>
      </w:tr>
      <w:tr w:rsidR="00ED38AC" w:rsidRPr="00970FFA" w14:paraId="6831ADB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93B465" w14:textId="106DC1CB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PP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F7C4B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3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E73D6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.1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082B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64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8A961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2.06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08ACCC9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60</w:t>
            </w:r>
          </w:p>
        </w:tc>
      </w:tr>
      <w:tr w:rsidR="00ED38AC" w:rsidRPr="00970FFA" w14:paraId="1251B746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E174A2" w14:textId="38581128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GLP-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gonist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44451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98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1A6B5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6943A4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5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F8D6C1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90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5F77CF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0</w:t>
            </w:r>
          </w:p>
        </w:tc>
      </w:tr>
      <w:tr w:rsidR="00ED38AC" w:rsidRPr="00970FFA" w14:paraId="02D64B2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F0B831" w14:textId="2D6562CE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66" w:name="_Hlk156918206"/>
            <w:r w:rsidRPr="00970FFA">
              <w:rPr>
                <w:rFonts w:ascii="Book Antiqua" w:hAnsi="Book Antiqua"/>
              </w:rPr>
              <w:t>SGLT2</w:t>
            </w:r>
            <w:bookmarkEnd w:id="666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4D71FB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37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BE9A41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9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4938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6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04F79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77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29C578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72</w:t>
            </w:r>
          </w:p>
        </w:tc>
      </w:tr>
      <w:tr w:rsidR="00ED38AC" w:rsidRPr="00970FFA" w14:paraId="5969C693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</w:tcPr>
          <w:p w14:paraId="720EF096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Glini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230924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529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68417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.0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6A59C9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88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A747B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.97</w:t>
            </w:r>
          </w:p>
        </w:tc>
        <w:tc>
          <w:tcPr>
            <w:tcW w:w="2351" w:type="dxa"/>
            <w:shd w:val="clear" w:color="auto" w:fill="auto"/>
            <w:noWrap/>
            <w:vAlign w:val="center"/>
          </w:tcPr>
          <w:p w14:paraId="21AF33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5</w:t>
            </w:r>
          </w:p>
        </w:tc>
      </w:tr>
      <w:tr w:rsidR="00ED38AC" w:rsidRPr="00970FFA" w14:paraId="618321CB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</w:tcPr>
          <w:p w14:paraId="49F3DD8D" w14:textId="1F9D68A5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67" w:name="_Hlk154392392"/>
            <w:r w:rsidRPr="00970FFA">
              <w:rPr>
                <w:rFonts w:ascii="Book Antiqua" w:hAnsi="Book Antiqua"/>
              </w:rPr>
              <w:lastRenderedPageBreak/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o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mg)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="003A7E57" w:rsidRPr="00970FFA">
              <w:rPr>
                <w:rFonts w:ascii="Book Antiqua" w:hAnsi="Book Antiqua"/>
              </w:rPr>
              <w:t>m</w:t>
            </w:r>
            <w:r w:rsidRPr="00970FFA">
              <w:rPr>
                <w:rFonts w:ascii="Book Antiqua" w:hAnsi="Book Antiqua"/>
              </w:rPr>
              <w:t>e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SD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B87567F" w14:textId="27D1A992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449.9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5.59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020E0BAD" w14:textId="3D614AB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248.8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15.34)</w:t>
            </w:r>
          </w:p>
        </w:tc>
        <w:tc>
          <w:tcPr>
            <w:tcW w:w="2351" w:type="dxa"/>
            <w:shd w:val="clear" w:color="auto" w:fill="auto"/>
            <w:noWrap/>
            <w:vAlign w:val="center"/>
          </w:tcPr>
          <w:p w14:paraId="6FE28E8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71</w:t>
            </w:r>
          </w:p>
        </w:tc>
      </w:tr>
    </w:tbl>
    <w:p w14:paraId="7EB45B9C" w14:textId="64A57775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bookmarkStart w:id="668" w:name="_Hlk156918231"/>
      <w:bookmarkEnd w:id="667"/>
      <w:r w:rsidRPr="00970FFA">
        <w:rPr>
          <w:rFonts w:ascii="Book Antiqua" w:hAnsi="Book Antiqua"/>
        </w:rPr>
        <w:t>AGI</w:t>
      </w:r>
      <w:r w:rsidR="00EC6455" w:rsidRPr="00970FFA">
        <w:rPr>
          <w:rFonts w:ascii="Book Antiqua" w:hAnsi="Book Antiqua"/>
        </w:rPr>
        <w:t>:</w:t>
      </w:r>
      <w:r w:rsidR="00407F02" w:rsidRPr="00970FFA">
        <w:rPr>
          <w:rFonts w:ascii="Book Antiqua" w:hAnsi="Book Antiqua"/>
        </w:rPr>
        <w:t xml:space="preserve"> </w:t>
      </w:r>
      <w:r w:rsidR="003F73CD" w:rsidRPr="00970FFA">
        <w:rPr>
          <w:rFonts w:ascii="Book Antiqua" w:hAnsi="Book Antiqua"/>
        </w:rPr>
        <w:sym w:font="Symbol" w:char="F061"/>
      </w:r>
      <w:r w:rsidR="003F73CD" w:rsidRPr="00970FFA">
        <w:rPr>
          <w:rFonts w:ascii="Book Antiqua" w:hAnsi="Book Antiqua"/>
        </w:rPr>
        <w:t>-G</w:t>
      </w:r>
      <w:r w:rsidRPr="00970FFA">
        <w:rPr>
          <w:rFonts w:ascii="Book Antiqua" w:hAnsi="Book Antiqua"/>
        </w:rPr>
        <w:t>lucosid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hibitor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DPP4</w:t>
      </w:r>
      <w:r w:rsidR="00DE45B1" w:rsidRPr="00970FFA">
        <w:rPr>
          <w:rFonts w:ascii="Book Antiqua" w:hAnsi="Book Antiqua"/>
        </w:rPr>
        <w:t>: D</w:t>
      </w:r>
      <w:r w:rsidRPr="00970FFA">
        <w:rPr>
          <w:rFonts w:ascii="Book Antiqua" w:hAnsi="Book Antiqua"/>
        </w:rPr>
        <w:t>ipeptidy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ptid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4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LP-1</w:t>
      </w:r>
      <w:r w:rsidR="00DE45B1" w:rsidRPr="00970FFA">
        <w:rPr>
          <w:rFonts w:ascii="Book Antiqua" w:hAnsi="Book Antiqua"/>
        </w:rPr>
        <w:t>: G</w:t>
      </w:r>
      <w:r w:rsidRPr="00970FFA">
        <w:rPr>
          <w:rFonts w:ascii="Book Antiqua" w:hAnsi="Book Antiqua"/>
        </w:rPr>
        <w:t>lucagon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ptide-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BV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CV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AD</w:t>
      </w:r>
      <w:r w:rsidR="00DE45B1" w:rsidRPr="00970FFA">
        <w:rPr>
          <w:rFonts w:ascii="Book Antiqua" w:hAnsi="Book Antiqua"/>
        </w:rPr>
        <w:t>: O</w:t>
      </w:r>
      <w:r w:rsidRPr="00970FFA">
        <w:rPr>
          <w:rFonts w:ascii="Book Antiqua" w:hAnsi="Book Antiqua"/>
        </w:rPr>
        <w:t>ra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ntidiabetic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gents;</w:t>
      </w:r>
      <w:r w:rsidR="00407F02" w:rsidRPr="00970FFA">
        <w:rPr>
          <w:rFonts w:ascii="Book Antiqua" w:hAnsi="Book Antiqua"/>
        </w:rPr>
        <w:t xml:space="preserve"> </w:t>
      </w:r>
      <w:bookmarkStart w:id="669" w:name="_Hlk156921264"/>
      <w:r w:rsidR="003A7E57" w:rsidRPr="00970FFA">
        <w:rPr>
          <w:rFonts w:ascii="Book Antiqua" w:hAnsi="Book Antiqua"/>
        </w:rPr>
        <w:t>DM</w:t>
      </w:r>
      <w:r w:rsidR="00DE45B1" w:rsidRPr="00970FFA">
        <w:rPr>
          <w:rFonts w:ascii="Book Antiqua" w:hAnsi="Book Antiqua"/>
        </w:rPr>
        <w:t xml:space="preserve">: </w:t>
      </w:r>
      <w:r w:rsidR="00DE45B1" w:rsidRPr="00970FFA">
        <w:rPr>
          <w:rFonts w:ascii="Book Antiqua" w:eastAsia="Book Antiqua" w:hAnsi="Book Antiqua" w:cs="Book Antiqua"/>
        </w:rPr>
        <w:t>D</w:t>
      </w:r>
      <w:r w:rsidR="003A7E57" w:rsidRPr="00970FFA">
        <w:rPr>
          <w:rFonts w:ascii="Book Antiqua" w:eastAsia="Book Antiqua" w:hAnsi="Book Antiqua" w:cs="Book Antiqua"/>
        </w:rPr>
        <w:t>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A7E57" w:rsidRPr="00970FFA">
        <w:rPr>
          <w:rFonts w:ascii="Book Antiqua" w:eastAsia="Book Antiqua" w:hAnsi="Book Antiqua" w:cs="Book Antiqua"/>
        </w:rPr>
        <w:t>mellitus;</w:t>
      </w:r>
      <w:r w:rsidR="00407F02" w:rsidRPr="00970FFA">
        <w:rPr>
          <w:rFonts w:ascii="Book Antiqua" w:hAnsi="Book Antiqua"/>
        </w:rPr>
        <w:t xml:space="preserve"> </w:t>
      </w:r>
      <w:bookmarkEnd w:id="669"/>
      <w:r w:rsidRPr="00970FFA">
        <w:rPr>
          <w:rFonts w:ascii="Book Antiqua" w:hAnsi="Book Antiqua"/>
        </w:rPr>
        <w:t>SGLT2</w:t>
      </w:r>
      <w:r w:rsidR="00DE45B1" w:rsidRPr="00970FFA">
        <w:rPr>
          <w:rFonts w:ascii="Book Antiqua" w:hAnsi="Book Antiqua"/>
        </w:rPr>
        <w:t>: S</w:t>
      </w:r>
      <w:r w:rsidRPr="00970FFA">
        <w:rPr>
          <w:rFonts w:ascii="Book Antiqua" w:hAnsi="Book Antiqua"/>
        </w:rPr>
        <w:t>odium-gluco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o-transport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2;</w:t>
      </w:r>
      <w:r w:rsidR="00407F02" w:rsidRPr="00970FFA">
        <w:rPr>
          <w:rFonts w:ascii="Book Antiqua" w:hAnsi="Book Antiqua"/>
        </w:rPr>
        <w:t xml:space="preserve"> </w:t>
      </w:r>
      <w:bookmarkStart w:id="670" w:name="_Hlk156921238"/>
      <w:r w:rsidRPr="00970FFA">
        <w:rPr>
          <w:rFonts w:ascii="Book Antiqua" w:hAnsi="Book Antiqua"/>
        </w:rPr>
        <w:t>SMD</w:t>
      </w:r>
      <w:r w:rsidR="00DE45B1" w:rsidRPr="00970FFA">
        <w:rPr>
          <w:rFonts w:ascii="Book Antiqua" w:hAnsi="Book Antiqua"/>
        </w:rPr>
        <w:t>: S</w:t>
      </w:r>
      <w:r w:rsidRPr="00970FFA">
        <w:rPr>
          <w:rFonts w:ascii="Book Antiqua" w:hAnsi="Book Antiqua"/>
        </w:rPr>
        <w:t>tandar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ea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difference.</w:t>
      </w:r>
      <w:bookmarkEnd w:id="670"/>
    </w:p>
    <w:bookmarkEnd w:id="668"/>
    <w:p w14:paraId="682B5AF8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</w:p>
    <w:p w14:paraId="1ACF80E1" w14:textId="77777777" w:rsidR="00EC6455" w:rsidRPr="00970FFA" w:rsidRDefault="00EC6455" w:rsidP="0082435A">
      <w:pPr>
        <w:spacing w:line="360" w:lineRule="auto"/>
        <w:jc w:val="both"/>
        <w:rPr>
          <w:rFonts w:ascii="Book Antiqua" w:hAnsi="Book Antiqua"/>
          <w:b/>
          <w:bCs/>
        </w:rPr>
        <w:sectPr w:rsidR="00EC6455" w:rsidRPr="00970FFA" w:rsidSect="00EC3A8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24DBA21" w14:textId="151A1CE8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2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cidenc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rate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live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ancer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stratifie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y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sex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ge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orbiditie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medications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paring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non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iabet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ellitu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atien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sulin</w:t>
      </w:r>
      <w:r w:rsidR="00407F02" w:rsidRPr="00970FFA">
        <w:rPr>
          <w:rFonts w:ascii="Book Antiqua" w:hAnsi="Book Antiqua"/>
          <w:b/>
          <w:bCs/>
        </w:rPr>
        <w:t xml:space="preserve"> </w:t>
      </w:r>
      <w:proofErr w:type="gramStart"/>
      <w:r w:rsidRPr="00970FFA">
        <w:rPr>
          <w:rFonts w:ascii="Book Antiqua" w:hAnsi="Book Antiqua"/>
          <w:b/>
          <w:bCs/>
        </w:rPr>
        <w:t>management</w:t>
      </w:r>
      <w:proofErr w:type="gramEnd"/>
    </w:p>
    <w:tbl>
      <w:tblPr>
        <w:tblW w:w="11057" w:type="dxa"/>
        <w:tblLayout w:type="fixed"/>
        <w:tblLook w:val="04A0" w:firstRow="1" w:lastRow="0" w:firstColumn="1" w:lastColumn="0" w:noHBand="0" w:noVBand="1"/>
      </w:tblPr>
      <w:tblGrid>
        <w:gridCol w:w="2518"/>
        <w:gridCol w:w="656"/>
        <w:gridCol w:w="936"/>
        <w:gridCol w:w="711"/>
        <w:gridCol w:w="711"/>
        <w:gridCol w:w="1241"/>
        <w:gridCol w:w="1134"/>
        <w:gridCol w:w="886"/>
        <w:gridCol w:w="1132"/>
        <w:gridCol w:w="1132"/>
      </w:tblGrid>
      <w:tr w:rsidR="00E15D40" w:rsidRPr="00970FFA" w14:paraId="25AFCD00" w14:textId="77777777" w:rsidTr="00E13A04">
        <w:trPr>
          <w:trHeight w:val="315"/>
        </w:trPr>
        <w:tc>
          <w:tcPr>
            <w:tcW w:w="251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A5C41" w14:textId="7E42F933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671" w:name="_Hlk154392771"/>
            <w:r w:rsidRPr="00970FFA">
              <w:rPr>
                <w:rFonts w:ascii="Book Antiqua" w:hAnsi="Book Antiqua"/>
                <w:b/>
                <w:bCs/>
              </w:rPr>
              <w:t>Variables</w:t>
            </w:r>
          </w:p>
        </w:tc>
        <w:tc>
          <w:tcPr>
            <w:tcW w:w="230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E20267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CC</w:t>
            </w:r>
          </w:p>
        </w:tc>
        <w:tc>
          <w:tcPr>
            <w:tcW w:w="71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30C9F" w14:textId="2EB9FB0A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proofErr w:type="spellStart"/>
            <w:r w:rsidRPr="00970FFA">
              <w:rPr>
                <w:rFonts w:ascii="Book Antiqua" w:hAnsi="Book Antiqua"/>
                <w:b/>
                <w:bCs/>
              </w:rPr>
              <w:t>cHR</w:t>
            </w:r>
            <w:proofErr w:type="spellEnd"/>
          </w:p>
        </w:tc>
        <w:tc>
          <w:tcPr>
            <w:tcW w:w="124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81C7C" w14:textId="2C97B5EC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EB98A08" w14:textId="3782A20A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  <w:tc>
          <w:tcPr>
            <w:tcW w:w="88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1053C" w14:textId="1746D2A1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HR</w:t>
            </w:r>
            <w:r w:rsidRPr="00970FFA">
              <w:rPr>
                <w:rFonts w:ascii="Book Antiqua" w:hAnsi="Book Antiqua"/>
                <w:b/>
                <w:bCs/>
                <w:vertAlign w:val="superscript"/>
              </w:rPr>
              <w:t>1</w:t>
            </w:r>
          </w:p>
        </w:tc>
        <w:tc>
          <w:tcPr>
            <w:tcW w:w="113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2AEB5" w14:textId="2D9E29FB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1132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7D51C69" w14:textId="6604EC35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</w:tr>
      <w:tr w:rsidR="00E15D40" w:rsidRPr="00970FFA" w14:paraId="05567CD1" w14:textId="77777777" w:rsidTr="00E13A04">
        <w:trPr>
          <w:trHeight w:val="315"/>
        </w:trPr>
        <w:tc>
          <w:tcPr>
            <w:tcW w:w="251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583F35" w14:textId="11FBA704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DB5AA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EF353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PY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B9BCAD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IR</w:t>
            </w:r>
          </w:p>
        </w:tc>
        <w:tc>
          <w:tcPr>
            <w:tcW w:w="71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8806B3" w14:textId="476953A0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75D04D" w14:textId="7DFDE78F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C4FA8D" w14:textId="7442C981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CCF8AB" w14:textId="7DEA0ECD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CA54C" w14:textId="2011A93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0DFAAB" w14:textId="1EA1B46D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86523EC" w14:textId="77777777" w:rsidTr="00783062">
        <w:trPr>
          <w:trHeight w:val="315"/>
        </w:trPr>
        <w:tc>
          <w:tcPr>
            <w:tcW w:w="251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14:paraId="61FF19CB" w14:textId="581B926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on-users</w:t>
            </w:r>
          </w:p>
        </w:tc>
        <w:tc>
          <w:tcPr>
            <w:tcW w:w="65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28D5F9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87</w:t>
            </w:r>
          </w:p>
        </w:tc>
        <w:tc>
          <w:tcPr>
            <w:tcW w:w="93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499958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1295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30921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93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02E1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2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5FAE3" w14:textId="7605F7E4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</w:t>
            </w:r>
            <w:r w:rsidR="00FD73C9" w:rsidRPr="00970FFA">
              <w:rPr>
                <w:rFonts w:ascii="Book Antiqua" w:hAnsi="Book Antiqua"/>
              </w:rPr>
              <w:t>Ref.</w:t>
            </w:r>
            <w:r w:rsidRPr="00970FFA">
              <w:rPr>
                <w:rFonts w:ascii="Book Antiqua" w:hAnsi="Book Antiqua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3767C9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70B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132" w:type="dxa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97278E" w14:textId="0CA26394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2" w:type="dxa"/>
            <w:tcBorders>
              <w:top w:val="single" w:sz="4" w:space="0" w:color="auto"/>
              <w:right w:val="nil"/>
            </w:tcBorders>
            <w:vAlign w:val="center"/>
          </w:tcPr>
          <w:p w14:paraId="65D5713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2985B1B2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6B1FDF83" w14:textId="31DBD3B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users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40CE891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39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4E6D415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0915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070A39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C408A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4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230B8F1B" w14:textId="6A7CA912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4)</w:t>
            </w:r>
          </w:p>
        </w:tc>
        <w:tc>
          <w:tcPr>
            <w:tcW w:w="1134" w:type="dxa"/>
            <w:vAlign w:val="center"/>
          </w:tcPr>
          <w:p w14:paraId="0D7DBCE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6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2BC599D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56AB29AA" w14:textId="7BF2339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7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1132" w:type="dxa"/>
            <w:vAlign w:val="center"/>
          </w:tcPr>
          <w:p w14:paraId="7F6A3BD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497A5D8D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EBB61" w14:textId="781C2F10" w:rsidR="00ED38AC" w:rsidRPr="00970FFA" w:rsidRDefault="00AA7B1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ex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7372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CA95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A43D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8FD3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657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9CE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4D4C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295C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9C1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7AA226B2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7663C03D" w14:textId="651F1179" w:rsidR="00ED38AC" w:rsidRPr="00970FFA" w:rsidRDefault="00AA7B12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Female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6BD2D2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99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11D2351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7392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84B758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39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11E831B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241" w:type="dxa"/>
            <w:shd w:val="clear" w:color="auto" w:fill="auto"/>
            <w:noWrap/>
            <w:vAlign w:val="center"/>
            <w:hideMark/>
          </w:tcPr>
          <w:p w14:paraId="13C79DAF" w14:textId="4DBC0B58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4" w:type="dxa"/>
            <w:vAlign w:val="center"/>
          </w:tcPr>
          <w:p w14:paraId="6BF90D8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shd w:val="clear" w:color="auto" w:fill="auto"/>
            <w:noWrap/>
            <w:vAlign w:val="center"/>
            <w:hideMark/>
          </w:tcPr>
          <w:p w14:paraId="4C87D9E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132" w:type="dxa"/>
            <w:tcBorders>
              <w:right w:val="nil"/>
            </w:tcBorders>
            <w:shd w:val="clear" w:color="auto" w:fill="auto"/>
            <w:noWrap/>
            <w:vAlign w:val="center"/>
            <w:hideMark/>
          </w:tcPr>
          <w:p w14:paraId="12BFCDF0" w14:textId="63F9D084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2" w:type="dxa"/>
            <w:tcBorders>
              <w:right w:val="nil"/>
            </w:tcBorders>
            <w:vAlign w:val="center"/>
          </w:tcPr>
          <w:p w14:paraId="634C213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6007BB51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39B368F6" w14:textId="164EC15D" w:rsidR="00ED38AC" w:rsidRPr="00970FFA" w:rsidRDefault="00AA7B12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le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32CE673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27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335B0F5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652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767317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6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CE1DEC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93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602B45E3" w14:textId="00ABEA7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7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2.10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vAlign w:val="center"/>
          </w:tcPr>
          <w:p w14:paraId="77250302" w14:textId="179D713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61F152F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77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0209D071" w14:textId="50189F0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6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94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vAlign w:val="center"/>
          </w:tcPr>
          <w:p w14:paraId="4D8E1D52" w14:textId="43D48014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41C8889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9EBD1" w14:textId="6DFF76E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ge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87F2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2C6E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617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881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00E8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9D9F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B7D7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8586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4471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33BECCF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452BC72A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-40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3B8481B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6570C25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069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1DD39C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4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0EFF93B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241" w:type="dxa"/>
            <w:shd w:val="clear" w:color="auto" w:fill="auto"/>
            <w:noWrap/>
            <w:vAlign w:val="center"/>
            <w:hideMark/>
          </w:tcPr>
          <w:p w14:paraId="7DD395D2" w14:textId="6BFEE626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4" w:type="dxa"/>
            <w:vAlign w:val="center"/>
          </w:tcPr>
          <w:p w14:paraId="3927832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shd w:val="clear" w:color="auto" w:fill="auto"/>
            <w:noWrap/>
            <w:vAlign w:val="center"/>
            <w:hideMark/>
          </w:tcPr>
          <w:p w14:paraId="3BDFAF0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132" w:type="dxa"/>
            <w:tcBorders>
              <w:right w:val="nil"/>
            </w:tcBorders>
            <w:shd w:val="clear" w:color="auto" w:fill="auto"/>
            <w:noWrap/>
            <w:vAlign w:val="center"/>
            <w:hideMark/>
          </w:tcPr>
          <w:p w14:paraId="0F4BB343" w14:textId="49013A55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2" w:type="dxa"/>
            <w:tcBorders>
              <w:right w:val="nil"/>
            </w:tcBorders>
            <w:vAlign w:val="center"/>
          </w:tcPr>
          <w:p w14:paraId="6628B8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F3124B2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6CF88BE6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0-60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161BFA6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7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4A631BD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69199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72EC9D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6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901F7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01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1B7A0A2A" w14:textId="64346A4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4.6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0.5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vAlign w:val="center"/>
          </w:tcPr>
          <w:p w14:paraId="33E4AD06" w14:textId="5D3901C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66CE88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59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1C61628E" w14:textId="011EB9C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3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8.40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vAlign w:val="center"/>
          </w:tcPr>
          <w:p w14:paraId="5F0EA086" w14:textId="20623F70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7B6D4139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2B59AFB6" w14:textId="50C8670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&gt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60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B693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25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956283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055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951B18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6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E136E7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.8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80B0F5" w14:textId="381D806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7.9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7.73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6115A8E" w14:textId="395BADD5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2CBD23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.1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04CD058" w14:textId="668A873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7.4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6.86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6DE1685A" w14:textId="2CD203D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55DA2889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C23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omorbidities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2EE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99DC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7E9B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CD67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C38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9784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746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ADE3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AB549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6AF31D37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2D51E244" w14:textId="750CA5D3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tension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3962240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53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050C9B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986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FA5F7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D1F58E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9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26A22D99" w14:textId="233D741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43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vAlign w:val="center"/>
          </w:tcPr>
          <w:p w14:paraId="36BC0958" w14:textId="20301B66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66BF48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0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53565758" w14:textId="0F671888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3)</w:t>
            </w:r>
          </w:p>
        </w:tc>
        <w:tc>
          <w:tcPr>
            <w:tcW w:w="1132" w:type="dxa"/>
            <w:vAlign w:val="center"/>
          </w:tcPr>
          <w:p w14:paraId="3261BF4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46</w:t>
            </w:r>
          </w:p>
        </w:tc>
      </w:tr>
      <w:tr w:rsidR="00ED38AC" w:rsidRPr="00970FFA" w14:paraId="437F5E48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BB4C9CF" w14:textId="4ED9EB18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Coronar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ear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1AEC35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5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889DD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4356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C0AA2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F04E76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9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2DB3FB" w14:textId="017ACE4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29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065E770F" w14:textId="59A760D2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10A29E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DF575C1" w14:textId="2548A62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7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CB33E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2</w:t>
            </w:r>
          </w:p>
        </w:tc>
      </w:tr>
      <w:tr w:rsidR="00ED38AC" w:rsidRPr="00970FFA" w14:paraId="05CC2E2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850BA44" w14:textId="03F72A02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schem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C0668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57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CE28C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735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A239B0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2FE25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4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AED57BB" w14:textId="4BAB81D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2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E4B51B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6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8A967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1BB7440" w14:textId="1ED4471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9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F67A25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48</w:t>
            </w:r>
          </w:p>
        </w:tc>
      </w:tr>
      <w:tr w:rsidR="00ED38AC" w:rsidRPr="00970FFA" w14:paraId="6F340827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512CD95" w14:textId="1310402E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morrhag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D6590F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5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C762FC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459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D1421B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85F22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1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4CAF08E" w14:textId="10BEBB5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62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87B3C0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10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AB9794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86DA7BA" w14:textId="6F70542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48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1C860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00</w:t>
            </w:r>
          </w:p>
        </w:tc>
      </w:tr>
      <w:tr w:rsidR="00ED38AC" w:rsidRPr="00970FFA" w14:paraId="5B8BD5DA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3A29A3AC" w14:textId="08AD420A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lipidemia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A78DF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02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2B4E5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7555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6937C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7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18E5EE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7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DDCB7C9" w14:textId="32ACE21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5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6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783865E" w14:textId="5D112961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BC690C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6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BADDB58" w14:textId="590E5D76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74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7C494C3" w14:textId="705F8A12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79ABA602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E98044F" w14:textId="7BAD4B88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fficiency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8EA04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00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C2EA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646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B553B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B589C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5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16A1D8A" w14:textId="6AC5F63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3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7EFC0D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30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69FB8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2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865AE68" w14:textId="4438FCB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4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FE0AF2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26</w:t>
            </w:r>
          </w:p>
        </w:tc>
      </w:tr>
      <w:tr w:rsidR="00ED38AC" w:rsidRPr="00970FFA" w14:paraId="2E316166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490C81D4" w14:textId="64140CC7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irrhosi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FDD797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7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E89565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994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5C33E7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.1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E40783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.2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505156" w14:textId="010F23A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2.9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5.6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64D200B" w14:textId="3B0D4F2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7D30A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2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64BAB03" w14:textId="7F81D45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3.8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4.8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7FEC7AD6" w14:textId="1E0EBF3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453A6A7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3772510F" w14:textId="3A940B90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damag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79C7F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6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9D3025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752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F0CFA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9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00328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4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439289D" w14:textId="1316196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9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2.5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FD7B6E6" w14:textId="6830BA4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190614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AF1DFAE" w14:textId="011F59D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5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7C1ED0B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65</w:t>
            </w:r>
          </w:p>
        </w:tc>
      </w:tr>
      <w:tr w:rsidR="00ED38AC" w:rsidRPr="00970FFA" w14:paraId="55113A7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D12B9C8" w14:textId="6C20393D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at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26E1F1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5ABDC3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070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D2C3DE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69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54F33B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42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80A052" w14:textId="6DF463B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2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63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3932848" w14:textId="18A0C84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F7D185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4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D1C8931" w14:textId="2BE225E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42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2AC7FBBD" w14:textId="1B6E06E1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246037F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0FC6835" w14:textId="1E4E118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E367A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47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B09DB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51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3D80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4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67668C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61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79DF3A2" w14:textId="65888FA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6.0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7.2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1984BD2" w14:textId="62A6B089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AA173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5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EC8C485" w14:textId="441AEA1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2.3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2.90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0727FEA2" w14:textId="78D4BFE0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739D87F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A4EB6AD" w14:textId="575B4F98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8C2BF1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92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229068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21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EC65F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.1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0FED4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.6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00D7F26" w14:textId="35854B9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9.6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1.71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0D3B8E8" w14:textId="7A25AFDB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5698FE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56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DC22873" w14:textId="11CC881B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4.0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5.08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C96789A" w14:textId="2155EBF9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6AE78CBE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59D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edicatio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8FB9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8D65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4164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6BA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C54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2DE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F8B0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596A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29D4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4DEFBD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F55D3" w14:textId="5B461F8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lipid-lower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rug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C62C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678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621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C03F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036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85F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2E7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5AF0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82C0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42D84FF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396F3587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tatin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7A65432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8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19CDF11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342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CA76C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70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E0026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5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36CB07F5" w14:textId="6EB4CF6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4)</w:t>
            </w:r>
          </w:p>
        </w:tc>
        <w:tc>
          <w:tcPr>
            <w:tcW w:w="1134" w:type="dxa"/>
            <w:vAlign w:val="center"/>
          </w:tcPr>
          <w:p w14:paraId="25FD189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12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79A664B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7F72182A" w14:textId="28663BCB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1)</w:t>
            </w:r>
          </w:p>
        </w:tc>
        <w:tc>
          <w:tcPr>
            <w:tcW w:w="1132" w:type="dxa"/>
            <w:vAlign w:val="center"/>
          </w:tcPr>
          <w:p w14:paraId="57160E4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13</w:t>
            </w:r>
          </w:p>
        </w:tc>
      </w:tr>
      <w:tr w:rsidR="00ED38AC" w:rsidRPr="00970FFA" w14:paraId="1266B9CB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153D2A6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-stati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7C503F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9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C37116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667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7A24B2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58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82997E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8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EB5E52B" w14:textId="17DC4A7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2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325717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E7DFF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6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2C19599" w14:textId="3CC986F4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2794CC1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24</w:t>
            </w:r>
          </w:p>
        </w:tc>
      </w:tr>
      <w:tr w:rsidR="00ED38AC" w:rsidRPr="00970FFA" w14:paraId="44CBA315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9F26B01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spiri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3FFB91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46B81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23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B4FA65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8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9ADC0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9BB3D55" w14:textId="4D8F7D0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0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F2CC0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90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2EC05B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5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3A3B6D0" w14:textId="7F6A86B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5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7AA91D0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0</w:t>
            </w:r>
          </w:p>
        </w:tc>
      </w:tr>
      <w:tr w:rsidR="00ED38AC" w:rsidRPr="00970FFA" w14:paraId="2245EC5F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533C3B1D" w14:textId="0B148A53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8B4A3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2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E78E5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55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24B788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3.9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45B378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.7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6EB64D" w14:textId="7F393D2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3.0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6.54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7454638A" w14:textId="21111EDD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47B8E7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6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315ED81" w14:textId="458ACD12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3.2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4.2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2B45727D" w14:textId="6EEA8DB8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6E585172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F89AC82" w14:textId="6DE06825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FABF9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1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39644D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899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6DB50D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.2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6B8D0B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2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B2C1EC6" w14:textId="381C79B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7.2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1.66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6A57C67" w14:textId="5FA994A8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5A2598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4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0516F47" w14:textId="59AA236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88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5F26CB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</w:t>
            </w:r>
          </w:p>
        </w:tc>
      </w:tr>
      <w:tr w:rsidR="00ED38AC" w:rsidRPr="00970FFA" w14:paraId="1D721AC2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96B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OAD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240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BC47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E0A6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33D6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7AD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4BA4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A46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1A5D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4B5D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524464E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3D7949C9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Biguanides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71107E8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8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20D3116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930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C5083B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4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7D942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7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04DC8F86" w14:textId="3CFA84B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48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1134" w:type="dxa"/>
            <w:vAlign w:val="center"/>
          </w:tcPr>
          <w:p w14:paraId="1C7AB4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2A59AB7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6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4D14BBAB" w14:textId="67498E9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61)</w:t>
            </w:r>
          </w:p>
        </w:tc>
        <w:tc>
          <w:tcPr>
            <w:tcW w:w="1132" w:type="dxa"/>
            <w:vAlign w:val="center"/>
          </w:tcPr>
          <w:p w14:paraId="2F7060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68</w:t>
            </w:r>
          </w:p>
        </w:tc>
      </w:tr>
      <w:tr w:rsidR="00ED38AC" w:rsidRPr="00970FFA" w14:paraId="21B4AAD5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5BA9C4EC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ulfonamid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F4807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6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0F1B3F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648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392F1C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5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75296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3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652FEA9" w14:textId="0A71396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52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9006B2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01B24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C51A6CA" w14:textId="0ECB373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50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637885D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676</w:t>
            </w:r>
          </w:p>
        </w:tc>
      </w:tr>
      <w:tr w:rsidR="00ED38AC" w:rsidRPr="00970FFA" w14:paraId="1C40FAC5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2B0A79A8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GI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BE9F86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79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9EC31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5908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538EA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39BF5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2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12AF5C8" w14:textId="1719BB4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5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823E0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2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37249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28A953C" w14:textId="7E152DA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6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98C08F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75</w:t>
            </w:r>
          </w:p>
        </w:tc>
      </w:tr>
      <w:tr w:rsidR="00ED38AC" w:rsidRPr="00970FFA" w14:paraId="074C789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3E127E5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Thiazolidinedione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FC424E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2C7976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142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E08A90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3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D49647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9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3A0B4F3" w14:textId="707CD206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3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074AA83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34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623387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0391C52" w14:textId="22C7BA6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1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A0044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97</w:t>
            </w:r>
          </w:p>
        </w:tc>
      </w:tr>
      <w:tr w:rsidR="00ED38AC" w:rsidRPr="00970FFA" w14:paraId="67ADC6E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BB9E3B0" w14:textId="49AB20E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PP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560935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89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500E6C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943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EA2B51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30A07C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6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2DA1226" w14:textId="01C3DD56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lastRenderedPageBreak/>
              <w:t>1.4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2F70B02" w14:textId="0CFFE2A4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A6DFEF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5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8DB9FF3" w14:textId="3EBAB2A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1.32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C9413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0.085</w:t>
            </w:r>
          </w:p>
        </w:tc>
      </w:tr>
      <w:tr w:rsidR="00ED38AC" w:rsidRPr="00970FFA" w14:paraId="05C6A3EB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0B377F0" w14:textId="684AB0B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GLP-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gonist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00CEF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B51CB3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7416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BEE64C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39E32E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5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7131891" w14:textId="4A84900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1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4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2A22DF1" w14:textId="26798B1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2C96A6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0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403511F" w14:textId="7FE23F84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2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68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E4C0773" w14:textId="1DAA135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3C179E4D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308B1962" w14:textId="749C236D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GLT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359821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8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BE1979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606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88205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6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F2A2F3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6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062FE58" w14:textId="3D0032E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4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69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  <w:proofErr w:type="gramEnd"/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0C43EE1" w14:textId="4AFDDEC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3ACE71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B2A8E1D" w14:textId="6915F30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8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1A9AB4D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0</w:t>
            </w:r>
          </w:p>
        </w:tc>
      </w:tr>
      <w:tr w:rsidR="00ED38AC" w:rsidRPr="00970FFA" w14:paraId="448AEEAD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20CAC8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Glinide</w:t>
            </w:r>
          </w:p>
        </w:tc>
        <w:tc>
          <w:tcPr>
            <w:tcW w:w="65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21060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418</w:t>
            </w:r>
          </w:p>
        </w:tc>
        <w:tc>
          <w:tcPr>
            <w:tcW w:w="93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954F1D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195582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ACE9F2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2.14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3BD1B3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1.11</w:t>
            </w:r>
          </w:p>
        </w:tc>
        <w:tc>
          <w:tcPr>
            <w:tcW w:w="124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8C940A1" w14:textId="33B8885B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4)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3BC136C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1</w:t>
            </w:r>
          </w:p>
        </w:tc>
        <w:tc>
          <w:tcPr>
            <w:tcW w:w="88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E60604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259EBF7" w14:textId="2E22EF8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4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  <w:vAlign w:val="center"/>
          </w:tcPr>
          <w:p w14:paraId="5EBE45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22</w:t>
            </w:r>
          </w:p>
        </w:tc>
      </w:tr>
    </w:tbl>
    <w:bookmarkEnd w:id="671"/>
    <w:p w14:paraId="20F32FF3" w14:textId="0761F433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proofErr w:type="spellStart"/>
      <w:r w:rsidRPr="00970FFA">
        <w:rPr>
          <w:rFonts w:ascii="Book Antiqua" w:eastAsia="DengXian" w:hAnsi="Book Antiqua" w:cs="MS Mincho"/>
          <w:vertAlign w:val="superscript"/>
          <w:lang w:eastAsia="zh-CN"/>
        </w:rPr>
        <w:t>a</w:t>
      </w:r>
      <w:r w:rsidRPr="00970FFA">
        <w:rPr>
          <w:rFonts w:ascii="Book Antiqua" w:hAnsi="Book Antiqua"/>
          <w:i/>
          <w:iCs/>
        </w:rPr>
        <w:t>P</w:t>
      </w:r>
      <w:proofErr w:type="spellEnd"/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&lt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0.05.</w:t>
      </w:r>
    </w:p>
    <w:p w14:paraId="2C835399" w14:textId="624DA926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proofErr w:type="spellStart"/>
      <w:r w:rsidRPr="00970FFA">
        <w:rPr>
          <w:rFonts w:ascii="Book Antiqua" w:eastAsia="DengXian" w:hAnsi="Book Antiqua" w:cs="MS Mincho"/>
          <w:vertAlign w:val="superscript"/>
          <w:lang w:eastAsia="zh-CN"/>
        </w:rPr>
        <w:t>b</w:t>
      </w:r>
      <w:r w:rsidRPr="00970FFA">
        <w:rPr>
          <w:rFonts w:ascii="Book Antiqua" w:hAnsi="Book Antiqua"/>
          <w:i/>
          <w:iCs/>
        </w:rPr>
        <w:t>P</w:t>
      </w:r>
      <w:proofErr w:type="spellEnd"/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&lt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0.01.</w:t>
      </w:r>
    </w:p>
    <w:p w14:paraId="452AD1A6" w14:textId="699EE7DF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proofErr w:type="spellStart"/>
      <w:r w:rsidRPr="00970FFA">
        <w:rPr>
          <w:rFonts w:ascii="Book Antiqua" w:eastAsia="DengXian" w:hAnsi="Book Antiqua" w:cs="MS Mincho"/>
          <w:vertAlign w:val="superscript"/>
          <w:lang w:eastAsia="zh-CN"/>
        </w:rPr>
        <w:t>c</w:t>
      </w:r>
      <w:r w:rsidRPr="00970FFA">
        <w:rPr>
          <w:rFonts w:ascii="Book Antiqua" w:hAnsi="Book Antiqua"/>
          <w:i/>
          <w:iCs/>
        </w:rPr>
        <w:t>P</w:t>
      </w:r>
      <w:proofErr w:type="spellEnd"/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&lt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0.001.</w:t>
      </w:r>
    </w:p>
    <w:p w14:paraId="16B9A892" w14:textId="77A7C7EC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vertAlign w:val="superscript"/>
        </w:rPr>
        <w:t>1</w:t>
      </w:r>
      <w:r w:rsidRPr="00970FFA">
        <w:rPr>
          <w:rFonts w:ascii="Book Antiqua" w:hAnsi="Book Antiqua"/>
        </w:rPr>
        <w:t>a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ariable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bl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.</w:t>
      </w:r>
    </w:p>
    <w:p w14:paraId="6B84A5A7" w14:textId="63348932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bookmarkStart w:id="672" w:name="_Hlk156918772"/>
      <w:del w:id="673" w:author="yan jiaping" w:date="2024-02-01T14:24:00Z">
        <w:r w:rsidRPr="00970FFA" w:rsidDel="00D65E0B">
          <w:rPr>
            <w:rFonts w:ascii="Book Antiqua" w:hAnsi="Book Antiqua"/>
          </w:rPr>
          <w:delText>Abbreviation</w:delText>
        </w:r>
        <w:r w:rsidR="00DE45B1" w:rsidRPr="00970FFA" w:rsidDel="00D65E0B">
          <w:rPr>
            <w:rFonts w:ascii="Book Antiqua" w:hAnsi="Book Antiqua"/>
          </w:rPr>
          <w:delText xml:space="preserve">: </w:delText>
        </w:r>
      </w:del>
      <w:r w:rsidR="00DE45B1" w:rsidRPr="00970FFA">
        <w:rPr>
          <w:rFonts w:ascii="Book Antiqua" w:hAnsi="Book Antiqua"/>
        </w:rPr>
        <w:t>A</w:t>
      </w:r>
      <w:r w:rsidRPr="00970FFA">
        <w:rPr>
          <w:rFonts w:ascii="Book Antiqua" w:hAnsi="Book Antiqua"/>
        </w:rPr>
        <w:t>GI</w:t>
      </w:r>
      <w:r w:rsidR="00EC6455" w:rsidRPr="00970FFA">
        <w:rPr>
          <w:rFonts w:ascii="Book Antiqua" w:hAnsi="Book Antiqua"/>
        </w:rPr>
        <w:t>:</w:t>
      </w:r>
      <w:r w:rsidR="00407F02" w:rsidRPr="00970FFA">
        <w:rPr>
          <w:rFonts w:ascii="Book Antiqua" w:hAnsi="Book Antiqua"/>
        </w:rPr>
        <w:t xml:space="preserve"> </w:t>
      </w:r>
      <w:r w:rsidR="003F73CD" w:rsidRPr="00970FFA">
        <w:rPr>
          <w:rFonts w:ascii="Book Antiqua" w:hAnsi="Book Antiqua"/>
        </w:rPr>
        <w:sym w:font="Symbol" w:char="F061"/>
      </w:r>
      <w:r w:rsidR="003F73CD" w:rsidRPr="00970FFA">
        <w:rPr>
          <w:rFonts w:ascii="Book Antiqua" w:hAnsi="Book Antiqua"/>
        </w:rPr>
        <w:t>-G</w:t>
      </w:r>
      <w:r w:rsidRPr="00970FFA">
        <w:rPr>
          <w:rFonts w:ascii="Book Antiqua" w:hAnsi="Book Antiqua"/>
        </w:rPr>
        <w:t>lucosid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hibitors;</w:t>
      </w:r>
      <w:r w:rsidR="00407F02" w:rsidRPr="00970FFA">
        <w:rPr>
          <w:rFonts w:ascii="Book Antiqua" w:hAnsi="Book Antiqua"/>
        </w:rPr>
        <w:t xml:space="preserve"> </w:t>
      </w:r>
      <w:proofErr w:type="spellStart"/>
      <w:r w:rsidR="00270FD1" w:rsidRPr="00970FFA">
        <w:rPr>
          <w:rFonts w:ascii="Book Antiqua" w:hAnsi="Book Antiqua"/>
        </w:rPr>
        <w:t>aHR</w:t>
      </w:r>
      <w:proofErr w:type="spellEnd"/>
      <w:r w:rsidR="00DE45B1" w:rsidRPr="00970FFA">
        <w:rPr>
          <w:rFonts w:ascii="Book Antiqua" w:hAnsi="Book Antiqua"/>
        </w:rPr>
        <w:t>: A</w:t>
      </w:r>
      <w:r w:rsidR="00270FD1" w:rsidRPr="00970FFA">
        <w:rPr>
          <w:rFonts w:ascii="Book Antiqua" w:hAnsi="Book Antiqua"/>
        </w:rPr>
        <w:t>djusted</w:t>
      </w:r>
      <w:r w:rsidR="00407F02" w:rsidRPr="00970FFA">
        <w:rPr>
          <w:rFonts w:ascii="Book Antiqua" w:hAnsi="Book Antiqua"/>
        </w:rPr>
        <w:t xml:space="preserve"> </w:t>
      </w:r>
      <w:r w:rsidR="00270FD1"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="00270FD1" w:rsidRPr="00970FFA">
        <w:rPr>
          <w:rFonts w:ascii="Book Antiqua" w:hAnsi="Book Antiqua"/>
        </w:rPr>
        <w:t>ratio;</w:t>
      </w:r>
      <w:r w:rsidR="00407F02" w:rsidRPr="00970FFA">
        <w:rPr>
          <w:rFonts w:ascii="Book Antiqua" w:hAnsi="Book Antiqua"/>
        </w:rPr>
        <w:t xml:space="preserve"> </w:t>
      </w:r>
      <w:proofErr w:type="spellStart"/>
      <w:r w:rsidRPr="00970FFA">
        <w:rPr>
          <w:rFonts w:ascii="Book Antiqua" w:hAnsi="Book Antiqua"/>
        </w:rPr>
        <w:t>cHR</w:t>
      </w:r>
      <w:proofErr w:type="spellEnd"/>
      <w:r w:rsidR="00DE45B1" w:rsidRPr="00970FFA">
        <w:rPr>
          <w:rFonts w:ascii="Book Antiqua" w:hAnsi="Book Antiqua"/>
        </w:rPr>
        <w:t>: C</w:t>
      </w:r>
      <w:r w:rsidRPr="00970FFA">
        <w:rPr>
          <w:rFonts w:ascii="Book Antiqua" w:hAnsi="Book Antiqua"/>
        </w:rPr>
        <w:t>rud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tio</w:t>
      </w:r>
      <w:r w:rsidR="003F73CD"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DPP4</w:t>
      </w:r>
      <w:r w:rsidR="00DE45B1" w:rsidRPr="00970FFA">
        <w:rPr>
          <w:rFonts w:ascii="Book Antiqua" w:hAnsi="Book Antiqua"/>
        </w:rPr>
        <w:t>: D</w:t>
      </w:r>
      <w:r w:rsidRPr="00970FFA">
        <w:rPr>
          <w:rFonts w:ascii="Book Antiqua" w:hAnsi="Book Antiqua"/>
        </w:rPr>
        <w:t>ipeptidy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ptid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4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LP-1</w:t>
      </w:r>
      <w:r w:rsidR="00DE45B1" w:rsidRPr="00970FFA">
        <w:rPr>
          <w:rFonts w:ascii="Book Antiqua" w:hAnsi="Book Antiqua"/>
        </w:rPr>
        <w:t>: G</w:t>
      </w:r>
      <w:r w:rsidRPr="00970FFA">
        <w:rPr>
          <w:rFonts w:ascii="Book Antiqua" w:hAnsi="Book Antiqua"/>
        </w:rPr>
        <w:t>lucagon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ptide-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BV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bookmarkStart w:id="674" w:name="_Hlk156921223"/>
      <w:r w:rsidRPr="00970FFA">
        <w:rPr>
          <w:rFonts w:ascii="Book Antiqua" w:hAnsi="Book Antiqua"/>
        </w:rPr>
        <w:t>HCC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ocellula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arcinoma;</w:t>
      </w:r>
      <w:r w:rsidR="00407F02" w:rsidRPr="00970FFA">
        <w:rPr>
          <w:rFonts w:ascii="Book Antiqua" w:hAnsi="Book Antiqua"/>
        </w:rPr>
        <w:t xml:space="preserve"> </w:t>
      </w:r>
      <w:bookmarkEnd w:id="674"/>
      <w:r w:rsidRPr="00970FFA">
        <w:rPr>
          <w:rFonts w:ascii="Book Antiqua" w:hAnsi="Book Antiqua"/>
        </w:rPr>
        <w:t>HCV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R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cidenc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t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000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rson-year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</w:t>
      </w:r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umb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event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AD</w:t>
      </w:r>
      <w:r w:rsidR="00DE45B1" w:rsidRPr="00970FFA">
        <w:rPr>
          <w:rFonts w:ascii="Book Antiqua" w:hAnsi="Book Antiqua"/>
        </w:rPr>
        <w:t>: O</w:t>
      </w:r>
      <w:r w:rsidRPr="00970FFA">
        <w:rPr>
          <w:rFonts w:ascii="Book Antiqua" w:hAnsi="Book Antiqua"/>
        </w:rPr>
        <w:t>ra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ntidiabetic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gent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Y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erson-year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GLT2</w:t>
      </w:r>
      <w:r w:rsidR="00DE45B1" w:rsidRPr="00970FFA">
        <w:rPr>
          <w:rFonts w:ascii="Book Antiqua" w:hAnsi="Book Antiqua"/>
        </w:rPr>
        <w:t>: S</w:t>
      </w:r>
      <w:r w:rsidRPr="00970FFA">
        <w:rPr>
          <w:rFonts w:ascii="Book Antiqua" w:hAnsi="Book Antiqua"/>
        </w:rPr>
        <w:t>odium-gluco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o-transport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2.</w:t>
      </w:r>
    </w:p>
    <w:p w14:paraId="3C7D3281" w14:textId="77777777" w:rsidR="007F20E7" w:rsidRPr="00970FFA" w:rsidRDefault="007F20E7" w:rsidP="0082435A">
      <w:pPr>
        <w:spacing w:line="360" w:lineRule="auto"/>
        <w:jc w:val="both"/>
        <w:rPr>
          <w:rFonts w:ascii="Book Antiqua" w:hAnsi="Book Antiqua"/>
        </w:rPr>
        <w:sectPr w:rsidR="007F20E7" w:rsidRPr="00970FFA" w:rsidSect="00EC3A8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08B5B2E" w14:textId="65AB80EC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  <w:bookmarkStart w:id="675" w:name="_Hlk154393011"/>
      <w:bookmarkEnd w:id="672"/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3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Risk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7F20E7" w:rsidRPr="00970FFA">
        <w:rPr>
          <w:rFonts w:ascii="Book Antiqua" w:hAnsi="Book Antiqua"/>
          <w:b/>
          <w:bCs/>
        </w:rPr>
        <w:t>hepatocellula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7F20E7" w:rsidRPr="00970FFA">
        <w:rPr>
          <w:rFonts w:ascii="Book Antiqua" w:hAnsi="Book Antiqua"/>
          <w:b/>
          <w:bCs/>
        </w:rPr>
        <w:t>carcinoma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stratifie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y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h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duratio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us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pare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proofErr w:type="spellStart"/>
      <w:r w:rsidRPr="00970FFA">
        <w:rPr>
          <w:rFonts w:ascii="Book Antiqua" w:hAnsi="Book Antiqua"/>
          <w:b/>
          <w:bCs/>
        </w:rPr>
        <w:t>nonherb</w:t>
      </w:r>
      <w:proofErr w:type="spellEnd"/>
      <w:r w:rsidR="00407F02" w:rsidRPr="00970FFA">
        <w:rPr>
          <w:rFonts w:ascii="Book Antiqua" w:hAnsi="Book Antiqua"/>
          <w:b/>
          <w:bCs/>
        </w:rPr>
        <w:t xml:space="preserve"> </w:t>
      </w:r>
      <w:proofErr w:type="gramStart"/>
      <w:r w:rsidRPr="00970FFA">
        <w:rPr>
          <w:rFonts w:ascii="Book Antiqua" w:hAnsi="Book Antiqua"/>
          <w:b/>
          <w:bCs/>
        </w:rPr>
        <w:t>use</w:t>
      </w:r>
      <w:proofErr w:type="gramEnd"/>
    </w:p>
    <w:tbl>
      <w:tblPr>
        <w:tblW w:w="4980" w:type="pct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247"/>
        <w:gridCol w:w="998"/>
        <w:gridCol w:w="1022"/>
        <w:gridCol w:w="850"/>
        <w:gridCol w:w="708"/>
        <w:gridCol w:w="1657"/>
        <w:gridCol w:w="1035"/>
        <w:gridCol w:w="1035"/>
        <w:gridCol w:w="1709"/>
        <w:gridCol w:w="1703"/>
      </w:tblGrid>
      <w:tr w:rsidR="00851A38" w:rsidRPr="00970FFA" w14:paraId="44DA3F23" w14:textId="77777777" w:rsidTr="00851A38">
        <w:trPr>
          <w:trHeight w:val="335"/>
        </w:trPr>
        <w:tc>
          <w:tcPr>
            <w:tcW w:w="867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5A2EA" w14:textId="4A5E3EB2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Variables</w:t>
            </w:r>
          </w:p>
        </w:tc>
        <w:tc>
          <w:tcPr>
            <w:tcW w:w="1107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7D57C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CC</w:t>
            </w:r>
          </w:p>
        </w:tc>
        <w:tc>
          <w:tcPr>
            <w:tcW w:w="273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5ADCB" w14:textId="2E736AD2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proofErr w:type="spellStart"/>
            <w:r w:rsidRPr="00970FFA">
              <w:rPr>
                <w:rFonts w:ascii="Book Antiqua" w:hAnsi="Book Antiqua"/>
                <w:b/>
                <w:bCs/>
              </w:rPr>
              <w:t>cHR</w:t>
            </w:r>
            <w:proofErr w:type="spellEnd"/>
          </w:p>
        </w:tc>
        <w:tc>
          <w:tcPr>
            <w:tcW w:w="63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923FC" w14:textId="40BAB84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399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39628DA" w14:textId="0A28F529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  <w:tc>
          <w:tcPr>
            <w:tcW w:w="39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A16C6" w14:textId="4B0D314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HR</w:t>
            </w:r>
            <w:r w:rsidRPr="00970FFA">
              <w:rPr>
                <w:rFonts w:ascii="Book Antiqua" w:hAnsi="Book Antiqua"/>
                <w:b/>
                <w:bCs/>
                <w:vertAlign w:val="superscript"/>
              </w:rPr>
              <w:t>1</w:t>
            </w:r>
          </w:p>
        </w:tc>
        <w:tc>
          <w:tcPr>
            <w:tcW w:w="65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89322" w14:textId="037A8B4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65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F7133BA" w14:textId="36DD20B0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</w:tr>
      <w:tr w:rsidR="00851A38" w:rsidRPr="00970FFA" w14:paraId="2BFEB1B7" w14:textId="77777777" w:rsidTr="00851A38">
        <w:trPr>
          <w:trHeight w:val="335"/>
        </w:trPr>
        <w:tc>
          <w:tcPr>
            <w:tcW w:w="867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B50706" w14:textId="6D32A12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DB1478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AD2EA3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PY</w:t>
            </w:r>
          </w:p>
        </w:tc>
        <w:tc>
          <w:tcPr>
            <w:tcW w:w="3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30466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IR</w:t>
            </w:r>
          </w:p>
        </w:tc>
        <w:tc>
          <w:tcPr>
            <w:tcW w:w="273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2C8715" w14:textId="22839EE5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471C28" w14:textId="68B5AC6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0FD0D1" w14:textId="3DE06ACA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ADB29" w14:textId="1055EA60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46A0C5" w14:textId="2A3A5998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7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F92561E" w14:textId="7EBD29B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333C870A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473D9" w14:textId="7D698C9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on-users</w:t>
            </w:r>
          </w:p>
        </w:tc>
        <w:tc>
          <w:tcPr>
            <w:tcW w:w="385" w:type="pct"/>
            <w:tcBorders>
              <w:top w:val="single" w:sz="4" w:space="0" w:color="C1C1C1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10D38C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87</w:t>
            </w:r>
          </w:p>
        </w:tc>
        <w:tc>
          <w:tcPr>
            <w:tcW w:w="394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348082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1295</w:t>
            </w:r>
          </w:p>
        </w:tc>
        <w:tc>
          <w:tcPr>
            <w:tcW w:w="328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D6E97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93</w:t>
            </w:r>
          </w:p>
        </w:tc>
        <w:tc>
          <w:tcPr>
            <w:tcW w:w="273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6A53BA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639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BEECB37" w14:textId="1A5C34A8" w:rsidR="00ED38AC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399" w:type="pct"/>
            <w:tcBorders>
              <w:top w:val="single" w:sz="4" w:space="0" w:color="C1C1C1"/>
              <w:left w:val="nil"/>
              <w:bottom w:val="single" w:sz="4" w:space="0" w:color="C1C1C1"/>
              <w:right w:val="nil"/>
            </w:tcBorders>
            <w:vAlign w:val="center"/>
          </w:tcPr>
          <w:p w14:paraId="32F6CA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0BEDD6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659" w:type="pct"/>
            <w:tcBorders>
              <w:top w:val="single" w:sz="4" w:space="0" w:color="C1C1C1"/>
              <w:left w:val="nil"/>
              <w:bottom w:val="single" w:sz="4" w:space="0" w:color="C1C1C1"/>
              <w:right w:val="nil"/>
            </w:tcBorders>
            <w:shd w:val="clear" w:color="auto" w:fill="auto"/>
            <w:vAlign w:val="center"/>
            <w:hideMark/>
          </w:tcPr>
          <w:p w14:paraId="754197E7" w14:textId="2921F2EF" w:rsidR="00ED38AC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657" w:type="pct"/>
            <w:tcBorders>
              <w:top w:val="single" w:sz="4" w:space="0" w:color="C1C1C1"/>
              <w:left w:val="nil"/>
              <w:bottom w:val="single" w:sz="4" w:space="0" w:color="C1C1C1"/>
              <w:right w:val="nil"/>
            </w:tcBorders>
            <w:vAlign w:val="center"/>
          </w:tcPr>
          <w:p w14:paraId="706D7C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B7C6FDB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56AC4" w14:textId="433155B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users</w:t>
            </w:r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4ADBC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082F83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1DC0A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19EAF7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0FBEC92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253835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8577FD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1738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4A53C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1CEF088D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BDC61" w14:textId="71090A9B" w:rsidR="00ED38AC" w:rsidRPr="00970FFA" w:rsidRDefault="00407F02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1</w:t>
            </w:r>
            <w:r w:rsidRPr="00970FFA">
              <w:rPr>
                <w:rFonts w:ascii="Book Antiqua" w:hAnsi="Book Antiqua"/>
              </w:rPr>
              <w:t xml:space="preserve"> </w:t>
            </w:r>
            <w:proofErr w:type="spellStart"/>
            <w:r w:rsidR="00851A38" w:rsidRPr="00970FFA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0A25B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1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F9ACE9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9349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0F4A7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3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4CEF85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4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631923CD" w14:textId="36278FF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2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567F4A4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610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6C51B2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659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5288D45" w14:textId="4B2996D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3)</w:t>
            </w:r>
          </w:p>
        </w:tc>
        <w:tc>
          <w:tcPr>
            <w:tcW w:w="657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vAlign w:val="center"/>
          </w:tcPr>
          <w:p w14:paraId="4FC03CF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74</w:t>
            </w:r>
          </w:p>
        </w:tc>
      </w:tr>
      <w:tr w:rsidR="00ED38AC" w:rsidRPr="00970FFA" w14:paraId="03FC3C97" w14:textId="77777777" w:rsidTr="00851A38">
        <w:trPr>
          <w:trHeight w:val="335"/>
        </w:trPr>
        <w:tc>
          <w:tcPr>
            <w:tcW w:w="867" w:type="pct"/>
            <w:tcBorders>
              <w:top w:val="single" w:sz="4" w:space="0" w:color="C1C1C1"/>
              <w:left w:val="single" w:sz="4" w:space="0" w:color="C1C1C1"/>
              <w:bottom w:val="nil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927CDA3" w14:textId="23C9DD4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-2.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385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708937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1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0F0E57B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1924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44790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9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88F833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5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4AA2B92" w14:textId="5E87BC8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4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3F5688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14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5C48DC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2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080372F" w14:textId="6B0BCB1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8)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vAlign w:val="center"/>
          </w:tcPr>
          <w:p w14:paraId="21D1AD9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69</w:t>
            </w:r>
          </w:p>
        </w:tc>
      </w:tr>
      <w:tr w:rsidR="00ED38AC" w:rsidRPr="00970FFA" w14:paraId="684DFF8C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D2712" w14:textId="23FBB902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-4.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3C0E2E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7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9CDEA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932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BB4778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8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5599E4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9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A1AD547" w14:textId="7EDE1CD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35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0274CE7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50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620DA7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4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5699BB0" w14:textId="2ACF291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7)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vAlign w:val="center"/>
          </w:tcPr>
          <w:p w14:paraId="7F868FF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36</w:t>
            </w:r>
          </w:p>
        </w:tc>
      </w:tr>
      <w:tr w:rsidR="00ED38AC" w:rsidRPr="00970FFA" w14:paraId="6EC14A64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5191C7" w14:textId="15382AF5" w:rsidR="00ED38AC" w:rsidRPr="00970FFA" w:rsidRDefault="00851A38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76" w:name="_Hlk156840344"/>
            <w:r w:rsidRPr="00970FFA">
              <w:rPr>
                <w:rFonts w:ascii="Book Antiqua" w:eastAsia="Book Antiqua" w:hAnsi="Book Antiqua" w:cs="Book Antiqua"/>
                <w:color w:val="000000"/>
              </w:rPr>
              <w:t>≥</w:t>
            </w:r>
            <w:bookmarkEnd w:id="676"/>
            <w:r w:rsidR="00407F02" w:rsidRPr="00970FFA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5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yr</w:t>
            </w:r>
            <w:proofErr w:type="spellEnd"/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B5232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0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B6FA15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7953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648E70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4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784D1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9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D5C2D29" w14:textId="4A0EC3A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5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3D5E7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43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15E4D5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2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9C975A5" w14:textId="226588B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5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vAlign w:val="center"/>
          </w:tcPr>
          <w:p w14:paraId="00B304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</w:tbl>
    <w:bookmarkEnd w:id="675"/>
    <w:p w14:paraId="084FC3A3" w14:textId="53129DBA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proofErr w:type="spellStart"/>
      <w:r w:rsidRPr="00970FFA">
        <w:rPr>
          <w:rFonts w:ascii="Book Antiqua" w:eastAsia="MS Mincho" w:hAnsi="Book Antiqua" w:cs="MS Mincho"/>
          <w:vertAlign w:val="superscript"/>
        </w:rPr>
        <w:t>a</w:t>
      </w:r>
      <w:r w:rsidRPr="00970FFA">
        <w:rPr>
          <w:rFonts w:ascii="Book Antiqua" w:eastAsia="MS Mincho" w:hAnsi="Book Antiqua" w:cs="MS Mincho"/>
          <w:i/>
          <w:iCs/>
        </w:rPr>
        <w:t>P</w:t>
      </w:r>
      <w:proofErr w:type="spellEnd"/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eastAsia="MS Mincho" w:hAnsi="Book Antiqua" w:cs="MS Mincho"/>
        </w:rPr>
        <w:t>&lt;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hAnsi="Book Antiqua"/>
        </w:rPr>
        <w:t>0.05.</w:t>
      </w:r>
    </w:p>
    <w:p w14:paraId="66060EA0" w14:textId="4D3F0C5B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vertAlign w:val="superscript"/>
        </w:rPr>
        <w:t>1</w:t>
      </w:r>
      <w:r w:rsidRPr="00970FFA">
        <w:rPr>
          <w:rFonts w:ascii="Book Antiqua" w:hAnsi="Book Antiqua"/>
        </w:rPr>
        <w:t>a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ariable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bl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.</w:t>
      </w:r>
    </w:p>
    <w:p w14:paraId="116BED7D" w14:textId="5B6BA7FA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del w:id="677" w:author="yan jiaping" w:date="2024-02-01T14:24:00Z">
        <w:r w:rsidRPr="00970FFA" w:rsidDel="00D65E0B">
          <w:rPr>
            <w:rFonts w:ascii="Book Antiqua" w:hAnsi="Book Antiqua"/>
          </w:rPr>
          <w:delText>Abbreviations</w:delText>
        </w:r>
        <w:r w:rsidR="00DE45B1" w:rsidRPr="00970FFA" w:rsidDel="00D65E0B">
          <w:rPr>
            <w:rFonts w:ascii="Book Antiqua" w:hAnsi="Book Antiqua"/>
          </w:rPr>
          <w:delText xml:space="preserve">: </w:delText>
        </w:r>
      </w:del>
      <w:r w:rsidR="00DE45B1" w:rsidRPr="00970FFA">
        <w:rPr>
          <w:rFonts w:ascii="Book Antiqua" w:hAnsi="Book Antiqua"/>
        </w:rPr>
        <w:t>A</w:t>
      </w:r>
      <w:r w:rsidRPr="00970FFA">
        <w:rPr>
          <w:rFonts w:ascii="Book Antiqua" w:hAnsi="Book Antiqua"/>
        </w:rPr>
        <w:t>HR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tio;</w:t>
      </w:r>
      <w:r w:rsidR="00407F02" w:rsidRPr="00970FFA">
        <w:rPr>
          <w:rFonts w:ascii="Book Antiqua" w:hAnsi="Book Antiqua"/>
        </w:rPr>
        <w:t xml:space="preserve"> </w:t>
      </w:r>
      <w:proofErr w:type="spellStart"/>
      <w:r w:rsidRPr="00970FFA">
        <w:rPr>
          <w:rFonts w:ascii="Book Antiqua" w:hAnsi="Book Antiqua"/>
        </w:rPr>
        <w:t>cHR</w:t>
      </w:r>
      <w:proofErr w:type="spellEnd"/>
      <w:r w:rsidR="00DE45B1" w:rsidRPr="00970FFA">
        <w:rPr>
          <w:rFonts w:ascii="Book Antiqua" w:hAnsi="Book Antiqua"/>
        </w:rPr>
        <w:t>: C</w:t>
      </w:r>
      <w:r w:rsidRPr="00970FFA">
        <w:rPr>
          <w:rFonts w:ascii="Book Antiqua" w:hAnsi="Book Antiqua"/>
        </w:rPr>
        <w:t>rud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tio</w:t>
      </w:r>
      <w:r w:rsidR="003F73CD"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CC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ocellula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arcinoma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R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cidenc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t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000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rson-years;</w:t>
      </w:r>
      <w:r w:rsidR="00407F02" w:rsidRPr="00970FFA">
        <w:rPr>
          <w:rFonts w:ascii="Book Antiqua" w:hAnsi="Book Antiqua"/>
        </w:rPr>
        <w:t xml:space="preserve"> </w:t>
      </w:r>
      <w:r w:rsidR="00851A38" w:rsidRPr="00970FFA">
        <w:rPr>
          <w:rFonts w:ascii="Book Antiqua" w:hAnsi="Book Antiqua"/>
          <w:i/>
          <w:iCs/>
        </w:rPr>
        <w:t>n</w:t>
      </w:r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umb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event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Y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erson-years.</w:t>
      </w:r>
    </w:p>
    <w:p w14:paraId="74829452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</w:p>
    <w:p w14:paraId="50810BAB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</w:p>
    <w:p w14:paraId="7BC1E5B8" w14:textId="77777777" w:rsidR="00851A38" w:rsidRPr="00970FFA" w:rsidRDefault="00851A38" w:rsidP="0082435A">
      <w:pPr>
        <w:spacing w:line="360" w:lineRule="auto"/>
        <w:jc w:val="both"/>
        <w:rPr>
          <w:rFonts w:ascii="Book Antiqua" w:hAnsi="Book Antiqua"/>
        </w:rPr>
        <w:sectPr w:rsidR="00851A38" w:rsidRPr="00970FFA" w:rsidSect="00EC3A8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609C0C8" w14:textId="53A37F49" w:rsidR="002F256F" w:rsidRPr="00970FFA" w:rsidRDefault="002F256F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4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ossi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harmacological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effec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h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gredien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h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op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3F73CD" w:rsidRPr="00970FFA">
        <w:rPr>
          <w:rFonts w:ascii="Book Antiqua" w:hAnsi="Book Antiqua"/>
          <w:b/>
          <w:bCs/>
        </w:rPr>
        <w:t>10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formulas</w:t>
      </w:r>
      <w:r w:rsidR="00407F02" w:rsidRPr="00970FFA">
        <w:rPr>
          <w:rFonts w:ascii="Book Antiqua" w:hAnsi="Book Antiqua"/>
          <w:b/>
          <w:bCs/>
        </w:rPr>
        <w:t xml:space="preserve"> </w:t>
      </w:r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1761"/>
        <w:gridCol w:w="4888"/>
        <w:gridCol w:w="1257"/>
        <w:gridCol w:w="1133"/>
        <w:gridCol w:w="1631"/>
        <w:gridCol w:w="748"/>
        <w:gridCol w:w="880"/>
        <w:gridCol w:w="878"/>
      </w:tblGrid>
      <w:tr w:rsidR="002F256F" w:rsidRPr="00970FFA" w14:paraId="4A7A6953" w14:textId="77777777" w:rsidTr="00A558FE">
        <w:trPr>
          <w:trHeight w:val="315"/>
          <w:jc w:val="center"/>
        </w:trPr>
        <w:tc>
          <w:tcPr>
            <w:tcW w:w="6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5A52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  <w:tc>
          <w:tcPr>
            <w:tcW w:w="18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0DA39B" w14:textId="0552BFD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Possibl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pharmacological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effects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of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th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ingredients</w:t>
            </w: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4A545C" w14:textId="43BD6DB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verag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daily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dos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(g)</w:t>
            </w:r>
          </w:p>
        </w:tc>
        <w:tc>
          <w:tcPr>
            <w:tcW w:w="4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935292" w14:textId="53E5226E" w:rsidR="002F256F" w:rsidRPr="00970FFA" w:rsidRDefault="003F73CD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No.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="002F256F" w:rsidRPr="00970FFA">
              <w:rPr>
                <w:rFonts w:ascii="Book Antiqua" w:hAnsi="Book Antiqua"/>
                <w:b/>
                <w:bCs/>
              </w:rPr>
              <w:t>of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="002F256F" w:rsidRPr="00970FFA">
              <w:rPr>
                <w:rFonts w:ascii="Book Antiqua" w:hAnsi="Book Antiqua"/>
                <w:b/>
                <w:bCs/>
              </w:rPr>
              <w:t>person</w:t>
            </w:r>
            <w:r w:rsidRPr="00970FFA">
              <w:rPr>
                <w:rFonts w:ascii="Book Antiqua" w:hAnsi="Book Antiqua"/>
                <w:b/>
                <w:bCs/>
              </w:rPr>
              <w:t>s</w:t>
            </w:r>
            <w:r w:rsidR="002F256F" w:rsidRPr="00970FFA">
              <w:rPr>
                <w:rFonts w:ascii="Book Antiqua" w:hAnsi="Book Antiqua"/>
                <w:b/>
                <w:bCs/>
              </w:rPr>
              <w:t>-dosage</w:t>
            </w:r>
          </w:p>
        </w:tc>
        <w:tc>
          <w:tcPr>
            <w:tcW w:w="6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D37C57" w14:textId="391C5E7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Frequency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(%)</w:t>
            </w:r>
          </w:p>
        </w:tc>
        <w:tc>
          <w:tcPr>
            <w:tcW w:w="28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655CC2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HR</w:t>
            </w:r>
            <w:r w:rsidRPr="00970FFA">
              <w:rPr>
                <w:rFonts w:ascii="Book Antiqua" w:hAnsi="Book Antiqua"/>
                <w:b/>
                <w:bCs/>
                <w:vertAlign w:val="superscript"/>
              </w:rPr>
              <w:t>1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485D70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95%CI)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95E4E2" w14:textId="192412A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</w:tr>
      <w:tr w:rsidR="002F256F" w:rsidRPr="00970FFA" w14:paraId="27C2279B" w14:textId="77777777" w:rsidTr="00A558FE">
        <w:trPr>
          <w:trHeight w:val="315"/>
          <w:jc w:val="center"/>
        </w:trPr>
        <w:tc>
          <w:tcPr>
            <w:tcW w:w="66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769F8" w14:textId="3BBD74B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ingl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erbs</w:t>
            </w:r>
            <w:r w:rsidR="00DE45B1" w:rsidRPr="00970FFA">
              <w:rPr>
                <w:rFonts w:ascii="Book Antiqua" w:hAnsi="Book Antiqua"/>
              </w:rPr>
              <w:t>: P</w:t>
            </w:r>
            <w:r w:rsidRPr="00970FFA">
              <w:rPr>
                <w:rFonts w:ascii="Book Antiqua" w:hAnsi="Book Antiqua"/>
              </w:rPr>
              <w:t>in-y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/Lat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</w:t>
            </w:r>
          </w:p>
        </w:tc>
        <w:tc>
          <w:tcPr>
            <w:tcW w:w="18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19409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D081A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9D8F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D5C0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40BB6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62F4C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55484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F256F" w:rsidRPr="00970FFA" w14:paraId="0A9E72F4" w14:textId="77777777" w:rsidTr="00A558FE">
        <w:trPr>
          <w:trHeight w:val="330"/>
          <w:jc w:val="center"/>
        </w:trPr>
        <w:tc>
          <w:tcPr>
            <w:tcW w:w="668" w:type="pct"/>
            <w:shd w:val="clear" w:color="auto" w:fill="auto"/>
            <w:hideMark/>
          </w:tcPr>
          <w:p w14:paraId="5E76230C" w14:textId="541F217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pt-PT"/>
              </w:rPr>
            </w:pPr>
            <w:r w:rsidRPr="00970FFA">
              <w:rPr>
                <w:rFonts w:ascii="Book Antiqua" w:hAnsi="Book Antiqua"/>
                <w:lang w:val="pt-PT"/>
              </w:rPr>
              <w:t>Da</w:t>
            </w:r>
            <w:r w:rsidR="00407F02" w:rsidRPr="00970FFA">
              <w:rPr>
                <w:rFonts w:ascii="Book Antiqua" w:hAnsi="Book Antiqua"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lang w:val="pt-PT"/>
              </w:rPr>
              <w:t>Huang/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Rheum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palmatum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L</w:t>
            </w:r>
          </w:p>
        </w:tc>
        <w:tc>
          <w:tcPr>
            <w:tcW w:w="1855" w:type="pct"/>
          </w:tcPr>
          <w:p w14:paraId="752B76F9" w14:textId="244BC650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unc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tiv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-Activ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te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Kina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uco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oler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jwvWWVhcj48UmVj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jwvWWVhcj48UmVj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reduc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ATP1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kelet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uscl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pi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cumul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YW88L0F1dGhvcj48WWVhcj4yMDE2PC9ZZWFyPjxSZWNO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YW88L0F1dGhvcj48WWVhcj4yMDE2PC9ZZWFyPjxSZWNO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nhibi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A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UYW48L0F1dGhvcj48WWVhcj4yMDE5PC9ZZWFyPjxSZWNO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UYW48L0F1dGhvcj48WWVhcj4yMDE5PC9ZZWFyPjxSZWNO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9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</w:tcPr>
          <w:p w14:paraId="1F8012B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</w:t>
            </w:r>
          </w:p>
        </w:tc>
        <w:tc>
          <w:tcPr>
            <w:tcW w:w="430" w:type="pct"/>
            <w:shd w:val="clear" w:color="auto" w:fill="auto"/>
            <w:hideMark/>
          </w:tcPr>
          <w:p w14:paraId="0F5AAB7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60286</w:t>
            </w:r>
          </w:p>
        </w:tc>
        <w:tc>
          <w:tcPr>
            <w:tcW w:w="619" w:type="pct"/>
          </w:tcPr>
          <w:p w14:paraId="24706B17" w14:textId="4813E3B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910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5.25)</w:t>
            </w:r>
          </w:p>
        </w:tc>
        <w:tc>
          <w:tcPr>
            <w:tcW w:w="284" w:type="pct"/>
          </w:tcPr>
          <w:p w14:paraId="07C9250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</w:tcPr>
          <w:p w14:paraId="4A9F3971" w14:textId="349E278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8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</w:tcPr>
          <w:p w14:paraId="596B761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3</w:t>
            </w:r>
          </w:p>
        </w:tc>
      </w:tr>
      <w:tr w:rsidR="002F256F" w:rsidRPr="00970FFA" w14:paraId="60BD30B6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BACB442" w14:textId="672F75A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/</w:t>
            </w:r>
            <w:r w:rsidRPr="00970FFA">
              <w:rPr>
                <w:rFonts w:ascii="Book Antiqua" w:hAnsi="Book Antiqua"/>
                <w:i/>
                <w:iCs/>
              </w:rPr>
              <w:t>Sal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miltiorrhiza</w:t>
            </w:r>
            <w:proofErr w:type="spellEnd"/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Bunge</w:t>
            </w:r>
          </w:p>
        </w:tc>
        <w:tc>
          <w:tcPr>
            <w:tcW w:w="1855" w:type="pct"/>
            <w:tcBorders>
              <w:top w:val="nil"/>
            </w:tcBorders>
          </w:tcPr>
          <w:p w14:paraId="2B8C3BF8" w14:textId="00BFE66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tion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gulat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Wnt</w:t>
            </w:r>
            <w:proofErr w:type="spellEnd"/>
            <w:r w:rsidRPr="00970FFA">
              <w:rPr>
                <w:rFonts w:ascii="Book Antiqua" w:hAnsi="Book Antiqua"/>
              </w:rPr>
              <w:t>/β-catenin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SP-1/TGF-β1/STAT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NK/PI3K/Akt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GF-β1/NF-</w:t>
            </w:r>
            <w:proofErr w:type="spellStart"/>
            <w:r w:rsidRPr="00970FFA">
              <w:rPr>
                <w:rFonts w:ascii="Book Antiqua" w:hAnsi="Book Antiqua"/>
              </w:rPr>
              <w:t>κB</w:t>
            </w:r>
            <w:proofErr w:type="spellEnd"/>
            <w:r w:rsidRPr="00970FFA">
              <w:rPr>
                <w:rFonts w:ascii="Book Antiqua" w:hAnsi="Book Antiqua"/>
              </w:rPr>
              <w:t>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/ACC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DM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el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aWE8L0F1dGhvcj48WWVhcj4yMDE5PC9ZZWFyPjxSZWNO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aWE8L0F1dGhvcj48WWVhcj4yMDE5PC9ZZWFyPjxSZWNO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0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</w: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XYW5nPC9BdXRob3I+PFllYXI+MjAxODwvWWVhcj48UmVj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XYW5nPC9BdXRob3I+PFllYXI+MjAxODwvWWVhcj48UmVj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1,32]</w:t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modul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I3K/Akt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AK/STAT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s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Naz&lt;/Author&gt;&lt;Year&gt;2020&lt;/Year&gt;&lt;RecNum&gt;35&lt;/RecNum&gt;&lt;DisplayText&gt;[41]&lt;/DisplayText&gt;&lt;record&gt;&lt;rec-number&gt;35&lt;/rec-number&gt;&lt;foreign-keys&gt;&lt;key app="EN" db-id="px5fz05rrfpawyevar6xdvalwezadrp2xt52" timestamp="1670486697"&gt;35&lt;/key&gt;&lt;/foreign-keys&gt;&lt;ref-type name="Journal Article"&gt;17&lt;/ref-type&gt;&lt;contributors&gt;&lt;authors&gt;&lt;author&gt;Naz, I.&lt;/author&gt;&lt;author&gt;Merarchi, M.&lt;/author&gt;&lt;author&gt;Ramchandani, S.&lt;/author&gt;&lt;author&gt;Khan, M. R.&lt;/author&gt;&lt;author&gt;Malik, M. N.&lt;/author&gt;&lt;author&gt;Sarwar, S.&lt;/author&gt;&lt;author&gt;Narula, A. S.&lt;/author&gt;&lt;author&gt;Ahn, K. S.&lt;/author&gt;&lt;/authors&gt;&lt;/contributors&gt;&lt;auth-address&gt;Department of Biochemistry, Faculty of Biological Sciences, Quaid-i-Azam University, Islamabad 45320, Pakistan.&amp;#xD;Faculty of Pharmacy, University of Paris Descartes, 75006 Paris, France.&amp;#xD;Department of Pharmacology-Biomedicine, The University of Melbourne, Parkville, VIC 3010, Australia.&amp;#xD;Higher Education Commission of Pakistan, Islamabad 44000, Pakistan.&amp;#xD;Narula Research, Chapel Hill, NC 27516, USA.&amp;#xD;Department of Science in Korean Medicine, College of Korean Medicine, Kyung Hee University, 24 Kyungheedae-ro, Dongdaemun-gu, Seoul 02447, South Korea.&lt;/auth-address&gt;&lt;titles&gt;&lt;title&gt;An overview of the anti-cancer actions of Tanshinones, derived from Salvia miltiorrhiza (Danshen)&lt;/title&gt;&lt;secondary-title&gt;Explor Target Antitumor Ther&lt;/secondary-title&gt;&lt;alt-title&gt;Exploration of targeted anti-tumor therapy&lt;/alt-title&gt;&lt;/titles&gt;&lt;pages&gt;153-170&lt;/pages&gt;&lt;volume&gt;1&lt;/volume&gt;&lt;number&gt;3&lt;/number&gt;&lt;edition&gt;2020/01/01&lt;/edition&gt;&lt;keywords&gt;&lt;keyword&gt;Tanshinone&lt;/keyword&gt;&lt;keyword&gt;angiogenesis&lt;/keyword&gt;&lt;keyword&gt;apoptosis&lt;/keyword&gt;&lt;keyword&gt;cancer&lt;/keyword&gt;&lt;keyword&gt;pharmacokinetics&lt;/keyword&gt;&lt;keyword&gt;signalling pathways&lt;/keyword&gt;&lt;/keywords&gt;&lt;dates&gt;&lt;year&gt;2020&lt;/year&gt;&lt;/dates&gt;&lt;isbn&gt;2692-3114&lt;/isbn&gt;&lt;accession-num&gt;36046197&lt;/accession-num&gt;&lt;urls&gt;&lt;/urls&gt;&lt;custom2&gt;PMC9400791&lt;/custom2&gt;&lt;electronic-resource-num&gt;10.37349/etat.2020.00010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1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DE5537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1.9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21BFC2D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62061</w:t>
            </w:r>
          </w:p>
        </w:tc>
        <w:tc>
          <w:tcPr>
            <w:tcW w:w="619" w:type="pct"/>
            <w:tcBorders>
              <w:top w:val="nil"/>
            </w:tcBorders>
          </w:tcPr>
          <w:p w14:paraId="54A18372" w14:textId="1B610B2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730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5.00)</w:t>
            </w:r>
          </w:p>
        </w:tc>
        <w:tc>
          <w:tcPr>
            <w:tcW w:w="284" w:type="pct"/>
            <w:tcBorders>
              <w:top w:val="nil"/>
            </w:tcBorders>
          </w:tcPr>
          <w:p w14:paraId="533C9D1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7</w:t>
            </w:r>
          </w:p>
        </w:tc>
        <w:tc>
          <w:tcPr>
            <w:tcW w:w="334" w:type="pct"/>
            <w:tcBorders>
              <w:top w:val="nil"/>
            </w:tcBorders>
          </w:tcPr>
          <w:p w14:paraId="5763F5D7" w14:textId="110A461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0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30DB1B9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3</w:t>
            </w:r>
          </w:p>
        </w:tc>
      </w:tr>
      <w:tr w:rsidR="002F256F" w:rsidRPr="00970FFA" w14:paraId="333AC1CD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5502A84F" w14:textId="49534BD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ua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Qi/</w:t>
            </w:r>
            <w:r w:rsidRPr="00970FFA">
              <w:rPr>
                <w:rFonts w:ascii="Book Antiqua" w:hAnsi="Book Antiqua"/>
                <w:i/>
                <w:iCs/>
              </w:rPr>
              <w:t>Astragalu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propinquus</w:t>
            </w:r>
            <w:proofErr w:type="spellEnd"/>
          </w:p>
        </w:tc>
        <w:tc>
          <w:tcPr>
            <w:tcW w:w="1855" w:type="pct"/>
            <w:tcBorders>
              <w:top w:val="nil"/>
            </w:tcBorders>
          </w:tcPr>
          <w:p w14:paraId="61FFB1A5" w14:textId="38AA069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Protec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ncreat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ell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rom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t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eath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Agyemang&lt;/Author&gt;&lt;Year&gt;2013&lt;/Year&gt;&lt;RecNum&gt;39&lt;/RecNum&gt;&lt;DisplayText&gt;[29]&lt;/DisplayText&gt;&lt;record&gt;&lt;rec-number&gt;39&lt;/rec-number&gt;&lt;foreign-keys&gt;&lt;key app="EN" db-id="px5fz05rrfpawyevar6xdvalwezadrp2xt52" timestamp="1670491433"&gt;39&lt;/key&gt;&lt;/foreign-keys&gt;&lt;ref-type name="Journal Article"&gt;17&lt;/ref-type&gt;&lt;contributors&gt;&lt;authors&gt;&lt;author&gt;Agyemang, K.&lt;/author&gt;&lt;author&gt;Han, L.&lt;/author&gt;&lt;author&gt;Liu, E.&lt;/author&gt;&lt;author&gt;Zhang, Y.&lt;/author&gt;&lt;author&gt;Wang, T.&lt;/author&gt;&lt;author&gt;Gao, X.&lt;/author&gt;&lt;/authors&gt;&lt;/contributors&gt;&lt;auth-address&gt;Tianjin State Key Laboratory of Modern Chinese Medicine, 312 Anshanxi Road, Nankai District, Tianjin 300193, China ; Noguchi Memorial Institute for Medical Research, P.O. Box LG 581, Legon, Accra, Ghana.&amp;#xD;Tianjin State Key Laboratory of Modern Chinese Medicine, 312 Anshanxi Road, Nankai District, Tianjin 300193, China.&lt;/auth-address&gt;&lt;titles&gt;&lt;title&gt;Recent Advances in Astragalus membranaceus Anti-Diabetic Research: Pharmacological Effects of Its Phytochemical Constituents&lt;/title&gt;&lt;secondary-title&gt;Evid Based Complement Alternat Med&lt;/secondary-title&gt;&lt;alt-title&gt;Evidence-based complementary and alternative medicine : eCAM&lt;/alt-title&gt;&lt;/titles&gt;&lt;periodical&gt;&lt;full-title&gt;Evidence-Based Complementary and Alternative Medicine&lt;/full-title&gt;&lt;abbr-1&gt;Evid. Based Complement. Alternat. Med.&lt;/abbr-1&gt;&lt;abbr-2&gt;Evid Based Complement Alternat Med&lt;/abbr-2&gt;&lt;abbr-3&gt;Evidence-Based Complementary &amp;amp; Alternative Medicine&lt;/abbr-3&gt;&lt;/periodical&gt;&lt;pages&gt;654643&lt;/pages&gt;&lt;volume&gt;2013&lt;/volume&gt;&lt;edition&gt;2013/12/19&lt;/edition&gt;&lt;dates&gt;&lt;year&gt;2013&lt;/year&gt;&lt;/dates&gt;&lt;isbn&gt;1741-427X (Print)&amp;#xD;1741-427x&lt;/isbn&gt;&lt;accession-num&gt;24348714&lt;/accession-num&gt;&lt;urls&gt;&lt;/urls&gt;&lt;custom2&gt;PMC3855992&lt;/custom2&gt;&lt;electronic-resource-num&gt;10.1155/2013/654643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g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resistin</w:t>
            </w:r>
            <w:proofErr w:type="spellEnd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-resistanc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tein)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Agyemang&lt;/Author&gt;&lt;Year&gt;2013&lt;/Year&gt;&lt;RecNum&gt;39&lt;/RecNum&gt;&lt;DisplayText&gt;[29]&lt;/DisplayText&gt;&lt;record&gt;&lt;rec-number&gt;39&lt;/rec-number&gt;&lt;foreign-keys&gt;&lt;key app="EN" db-id="px5fz05rrfpawyevar6xdvalwezadrp2xt52" timestamp="1670491433"&gt;39&lt;/key&gt;&lt;/foreign-keys&gt;&lt;ref-type name="Journal Article"&gt;17&lt;/ref-type&gt;&lt;contributors&gt;&lt;authors&gt;&lt;author&gt;Agyemang, K.&lt;/author&gt;&lt;author&gt;Han, L.&lt;/author&gt;&lt;author&gt;Liu, E.&lt;/author&gt;&lt;author&gt;Zhang, Y.&lt;/author&gt;&lt;author&gt;Wang, T.&lt;/author&gt;&lt;author&gt;Gao, X.&lt;/author&gt;&lt;/authors&gt;&lt;/contributors&gt;&lt;auth-address&gt;Tianjin State Key Laboratory of Modern Chinese Medicine, 312 Anshanxi Road, Nankai District, Tianjin 300193, China ; Noguchi Memorial Institute for Medical Research, P.O. Box LG 581, Legon, Accra, Ghana.&amp;#xD;Tianjin State Key Laboratory of Modern Chinese Medicine, 312 Anshanxi Road, Nankai District, Tianjin 300193, China.&lt;/auth-address&gt;&lt;titles&gt;&lt;title&gt;Recent Advances in Astragalus membranaceus Anti-Diabetic Research: Pharmacological Effects of Its Phytochemical Constituents&lt;/title&gt;&lt;secondary-title&gt;Evid Based Complement Alternat Med&lt;/secondary-title&gt;&lt;alt-title&gt;Evidence-based complementary and alternative medicine : eCAM&lt;/alt-title&gt;&lt;/titles&gt;&lt;periodical&gt;&lt;full-title&gt;Evidence-Based Complementary and Alternative Medicine&lt;/full-title&gt;&lt;abbr-1&gt;Evid. Based Complement. Alternat. Med.&lt;/abbr-1&gt;&lt;abbr-2&gt;Evid Based Complement Alternat Med&lt;/abbr-2&gt;&lt;abbr-3&gt;Evidence-Based Complementary &amp;amp; Alternative Medicine&lt;/abbr-3&gt;&lt;/periodical&gt;&lt;pages&gt;654643&lt;/pages&gt;&lt;volume&gt;2013&lt;/volume&gt;&lt;edition&gt;2013/12/19&lt;/edition&gt;&lt;dates&gt;&lt;year&gt;2013&lt;/year&gt;&lt;/dates&gt;&lt;isbn&gt;1741-427X (Print)&amp;#xD;1741-427x&lt;/isbn&gt;&lt;accession-num&gt;24348714&lt;/accession-num&gt;&lt;urls&gt;&lt;/urls&gt;&lt;custom2&gt;PMC3855992&lt;/custom2&gt;&lt;electronic-resource-num&gt;10.1155/2013/654643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Tk8L1llYXI+PFJlY051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Tk8L1llYXI+PFJlY051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2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decreas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otch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dWFuZzwvQXV0aG9yPjxZZWFyPjIwMTY8L1llYXI+PFJl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dWFuZzwvQXV0aG9yPjxZZWFyPjIwMTY8L1llYXI+PFJl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re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olarizat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umor-assoc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crophages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jE8L1llYXI+PFJlY051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jE8L1llYXI+PFJlY051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4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294EE3B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282454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88885</w:t>
            </w:r>
          </w:p>
        </w:tc>
        <w:tc>
          <w:tcPr>
            <w:tcW w:w="619" w:type="pct"/>
            <w:tcBorders>
              <w:top w:val="nil"/>
            </w:tcBorders>
          </w:tcPr>
          <w:p w14:paraId="6AA8D3A3" w14:textId="430373E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479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25)</w:t>
            </w:r>
          </w:p>
        </w:tc>
        <w:tc>
          <w:tcPr>
            <w:tcW w:w="284" w:type="pct"/>
            <w:tcBorders>
              <w:top w:val="nil"/>
            </w:tcBorders>
          </w:tcPr>
          <w:p w14:paraId="69CC176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7</w:t>
            </w:r>
          </w:p>
        </w:tc>
        <w:tc>
          <w:tcPr>
            <w:tcW w:w="334" w:type="pct"/>
            <w:tcBorders>
              <w:top w:val="nil"/>
            </w:tcBorders>
          </w:tcPr>
          <w:p w14:paraId="55AB195E" w14:textId="607CBA6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334" w:type="pct"/>
            <w:tcBorders>
              <w:top w:val="nil"/>
            </w:tcBorders>
          </w:tcPr>
          <w:p w14:paraId="1FF91F8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83</w:t>
            </w:r>
          </w:p>
        </w:tc>
      </w:tr>
      <w:tr w:rsidR="002F256F" w:rsidRPr="00970FFA" w14:paraId="6326C0D3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029ADCF" w14:textId="3C9ACF4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Ti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en/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Trichosanthes</w:t>
            </w:r>
            <w:proofErr w:type="spellEnd"/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kirilowii</w:t>
            </w:r>
            <w:proofErr w:type="spellEnd"/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Maxim</w:t>
            </w:r>
          </w:p>
        </w:tc>
        <w:tc>
          <w:tcPr>
            <w:tcW w:w="1855" w:type="pct"/>
            <w:tcBorders>
              <w:top w:val="nil"/>
            </w:tcBorders>
          </w:tcPr>
          <w:p w14:paraId="09FDE453" w14:textId="363F96D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decreas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TGS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F-</w:t>
            </w:r>
            <w:proofErr w:type="spellStart"/>
            <w:r w:rsidRPr="00970FFA">
              <w:rPr>
                <w:rFonts w:ascii="Book Antiqua" w:hAnsi="Book Antiqua"/>
              </w:rPr>
              <w:t>κB</w:t>
            </w:r>
            <w:proofErr w:type="spellEnd"/>
            <w:r w:rsidRPr="00970FFA">
              <w:rPr>
                <w:rFonts w:ascii="Book Antiqua" w:hAnsi="Book Antiqua"/>
              </w:rPr>
              <w:t>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NK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KT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dTwvQXV0aG9yPjxZZWFyPjIwMjI8L1llYXI+PFJlY051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dTwvQXV0aG9yPjxZZWFyPjIwMjI8L1llYXI+PFJlY051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5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im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kina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tivi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nhan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uco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lear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bzwvQXV0aG9yPjxZZWFyPjIwMTc8L1llYXI+PFJlY051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bzwvQXV0aG9yPjxZZWFyPjIwMTc8L1llYXI+PFJlY051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6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liferation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block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KM2-dependen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ycolysis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Zhao&lt;/Author&gt;&lt;Year&gt;2022&lt;/Year&gt;&lt;RecNum&gt;45&lt;/RecNum&gt;&lt;DisplayText&gt;[47]&lt;/DisplayText&gt;&lt;record&gt;&lt;rec-number&gt;45&lt;/rec-number&gt;&lt;foreign-keys&gt;&lt;key app="EN" db-id="px5fz05rrfpawyevar6xdvalwezadrp2xt52" timestamp="1670492628"&gt;45&lt;/key&gt;&lt;/foreign-keys&gt;&lt;ref-type name="Journal Article"&gt;17&lt;/ref-type&gt;&lt;contributors&gt;&lt;authors&gt;&lt;author&gt;Zhao, H.&lt;/author&gt;&lt;author&gt;Song, L.&lt;/author&gt;&lt;/authors&gt;&lt;/contributors&gt;&lt;auth-address&gt;Institute of Biotechnology, Key Laboratory of Chemical Biology and Molecular Engineering of National Ministry of Education, Shanxi University, Taiyuan, China.&lt;/auth-address&gt;&lt;titles&gt;&lt;title&gt;TKP, a Serine Protease from Trichosanthes kirilowii, Inhibits Cell Proliferation by Blocking Aerobic Glycolysis in Hepatocellular Carcinoma Cells&lt;/title&gt;&lt;secondary-title&gt;Nutr Cancer&lt;/secondary-title&gt;&lt;alt-title&gt;Nutrition and cancer&lt;/alt-title&gt;&lt;/titles&gt;&lt;periodical&gt;&lt;full-title&gt;Nutrition and Cancer&lt;/full-title&gt;&lt;abbr-1&gt;Nutr. Cancer&lt;/abbr-1&gt;&lt;abbr-2&gt;Nutr Cancer&lt;/abbr-2&gt;&lt;abbr-3&gt;Nutrition &amp;amp; Cancer&lt;/abbr-3&gt;&lt;/periodical&gt;&lt;alt-periodical&gt;&lt;full-title&gt;Nutrition and Cancer&lt;/full-title&gt;&lt;abbr-1&gt;Nutr. Cancer&lt;/abbr-1&gt;&lt;abbr-2&gt;Nutr Cancer&lt;/abbr-2&gt;&lt;abbr-3&gt;Nutrition &amp;amp; Cancer&lt;/abbr-3&gt;&lt;/alt-periodical&gt;&lt;pages&gt;333-345&lt;/pages&gt;&lt;volume&gt;74&lt;/volume&gt;&lt;number&gt;1&lt;/number&gt;&lt;edition&gt;2021/02/06&lt;/edition&gt;&lt;keywords&gt;&lt;keyword&gt;*Carcinoma, Hepatocellular/pathology&lt;/keyword&gt;&lt;keyword&gt;Cell Line, Tumor&lt;/keyword&gt;&lt;keyword&gt;Cell Proliferation&lt;/keyword&gt;&lt;keyword&gt;Glycolysis&lt;/keyword&gt;&lt;keyword&gt;Humans&lt;/keyword&gt;&lt;keyword&gt;*Liver Neoplasms/pathology&lt;/keyword&gt;&lt;keyword&gt;Oligopeptides&lt;/keyword&gt;&lt;keyword&gt;Serine Proteases/pharmacology&lt;/keyword&gt;&lt;keyword&gt;*Trichosanthes&lt;/keyword&gt;&lt;/keywords&gt;&lt;dates&gt;&lt;year&gt;2022&lt;/year&gt;&lt;/dates&gt;&lt;isbn&gt;0163-5581&lt;/isbn&gt;&lt;accession-num&gt;33544002&lt;/accession-num&gt;&lt;urls&gt;&lt;/urls&gt;&lt;electronic-resource-num&gt;10.1080/01635581.2021.1882508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7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6C2CFD0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14F3A3D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87396</w:t>
            </w:r>
          </w:p>
        </w:tc>
        <w:tc>
          <w:tcPr>
            <w:tcW w:w="619" w:type="pct"/>
            <w:tcBorders>
              <w:top w:val="nil"/>
            </w:tcBorders>
          </w:tcPr>
          <w:p w14:paraId="61E19F8F" w14:textId="008F845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376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0.81)</w:t>
            </w:r>
          </w:p>
        </w:tc>
        <w:tc>
          <w:tcPr>
            <w:tcW w:w="284" w:type="pct"/>
            <w:tcBorders>
              <w:top w:val="nil"/>
            </w:tcBorders>
          </w:tcPr>
          <w:p w14:paraId="27B3281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  <w:tcBorders>
              <w:top w:val="nil"/>
            </w:tcBorders>
          </w:tcPr>
          <w:p w14:paraId="1F15A67E" w14:textId="3136AA1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7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1CA0E2B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7</w:t>
            </w:r>
          </w:p>
        </w:tc>
      </w:tr>
      <w:tr w:rsidR="002F256F" w:rsidRPr="00970FFA" w14:paraId="6DEED10B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60C054E3" w14:textId="3FBAF17B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Y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uo/</w:t>
            </w:r>
            <w:r w:rsidRPr="00970FFA">
              <w:rPr>
                <w:rFonts w:ascii="Book Antiqua" w:hAnsi="Book Antiqua"/>
                <w:i/>
                <w:iCs/>
              </w:rPr>
              <w:t>Corydali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yanhusuo</w:t>
            </w:r>
            <w:proofErr w:type="spellEnd"/>
          </w:p>
        </w:tc>
        <w:tc>
          <w:tcPr>
            <w:tcW w:w="1855" w:type="pct"/>
            <w:tcBorders>
              <w:top w:val="nil"/>
            </w:tcBorders>
          </w:tcPr>
          <w:p w14:paraId="4D857A6E" w14:textId="66BFC46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utophag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ctiv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-mTOR-ULK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OS-JNK-AT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ascad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air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R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Yin&lt;/Author&gt;&lt;Year&gt;2021&lt;/Year&gt;&lt;RecNum&gt;46&lt;/RecNum&gt;&lt;DisplayText&gt;[26]&lt;/DisplayText&gt;&lt;record&gt;&lt;rec-number&gt;46&lt;/rec-number&gt;&lt;foreign-keys&gt;&lt;key app="EN" db-id="px5fz05rrfpawyevar6xdvalwezadrp2xt52" timestamp="1670493392"&gt;46&lt;/key&gt;&lt;/foreign-keys&gt;&lt;ref-type name="Journal Article"&gt;17&lt;/ref-type&gt;&lt;contributors&gt;&lt;authors&gt;&lt;author&gt;Yin, X.&lt;/author&gt;&lt;author&gt;Li, W.&lt;/author&gt;&lt;author&gt;Zhang, J.&lt;/author&gt;&lt;author&gt;Zhao, W.&lt;/author&gt;&lt;author&gt;Cai, H.&lt;/author&gt;&lt;author&gt;Zhang, C.&lt;/author&gt;&lt;author&gt;Liu, Z.&lt;/author&gt;&lt;author&gt;Guo, Y.&lt;/author&gt;&lt;author&gt;Wang, J.&lt;/author&gt;&lt;/authors&gt;&lt;/contributors&gt;&lt;auth-address&gt;School of Pharmacy, Changchun University of Chinese Medicine, Changchun 130117, China.&amp;#xD;State Key Laboratory of Electroanalytical Chemistry, Changchun Institute of Applied Chemistry, Chinese Academy of Sciences, Changchun 130022, China.&amp;#xD;Department of Chemistry and Physics, Stony Brook University, Stony Brook, NY 11794-3400, USA.&lt;/auth-address&gt;&lt;titles&gt;&lt;title&gt;AMPK-Mediated Metabolic Switching Is High Effective for Phytochemical Levo-Tetrahydropalmatine (l-THP) to Reduce Hepatocellular Carcinoma Tumor Growth&lt;/title&gt;&lt;secondary-title&gt;Metabolites&lt;/secondary-title&gt;&lt;alt-title&gt;Metabolites&lt;/alt-title&gt;&lt;/titles&gt;&lt;volume&gt;11&lt;/volume&gt;&lt;number&gt;12&lt;/number&gt;&lt;edition&gt;2021/12/24&lt;/edition&gt;&lt;keywords&gt;&lt;keyword&gt;Ampk&lt;/keyword&gt;&lt;keyword&gt;autophagy&lt;/keyword&gt;&lt;keyword&gt;cancer metabolism&lt;/keyword&gt;&lt;keyword&gt;hepatocellular carcinoma&lt;/keyword&gt;&lt;keyword&gt;levo-tetrahydropalmatine&lt;/keyword&gt;&lt;/keywords&gt;&lt;dates&gt;&lt;year&gt;2021&lt;/year&gt;&lt;pub-dates&gt;&lt;date&gt;Nov 29&lt;/date&gt;&lt;/pub-dates&gt;&lt;/dates&gt;&lt;isbn&gt;2218-1989 (Print)&amp;#xD;2218-1989&lt;/isbn&gt;&lt;accession-num&gt;34940569&lt;/accession-num&gt;&lt;urls&gt;&lt;/urls&gt;&lt;custom2&gt;PMC8703446&lt;/custom2&gt;&lt;electronic-resource-num&gt;10.3390/metabo11120811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6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14B6B25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1.8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3FE582E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25275</w:t>
            </w:r>
          </w:p>
        </w:tc>
        <w:tc>
          <w:tcPr>
            <w:tcW w:w="619" w:type="pct"/>
            <w:tcBorders>
              <w:top w:val="nil"/>
            </w:tcBorders>
          </w:tcPr>
          <w:p w14:paraId="62DBF86A" w14:textId="4C0F6B2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280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78)</w:t>
            </w:r>
          </w:p>
        </w:tc>
        <w:tc>
          <w:tcPr>
            <w:tcW w:w="284" w:type="pct"/>
            <w:tcBorders>
              <w:top w:val="nil"/>
            </w:tcBorders>
          </w:tcPr>
          <w:p w14:paraId="2BD5D73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9</w:t>
            </w:r>
          </w:p>
        </w:tc>
        <w:tc>
          <w:tcPr>
            <w:tcW w:w="334" w:type="pct"/>
            <w:tcBorders>
              <w:top w:val="nil"/>
            </w:tcBorders>
          </w:tcPr>
          <w:p w14:paraId="45AD6717" w14:textId="0D67CAE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3)</w:t>
            </w:r>
          </w:p>
        </w:tc>
        <w:tc>
          <w:tcPr>
            <w:tcW w:w="334" w:type="pct"/>
            <w:tcBorders>
              <w:top w:val="nil"/>
            </w:tcBorders>
          </w:tcPr>
          <w:p w14:paraId="2858B39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496</w:t>
            </w:r>
          </w:p>
        </w:tc>
      </w:tr>
      <w:tr w:rsidR="002F256F" w:rsidRPr="00970FFA" w14:paraId="126AF155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DD67260" w14:textId="1838361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pt-PT"/>
              </w:rPr>
            </w:pPr>
            <w:r w:rsidRPr="00970FFA">
              <w:rPr>
                <w:rFonts w:ascii="Book Antiqua" w:hAnsi="Book Antiqua"/>
                <w:lang w:val="pt-PT"/>
              </w:rPr>
              <w:t>Ge</w:t>
            </w:r>
            <w:r w:rsidR="00407F02" w:rsidRPr="00970FFA">
              <w:rPr>
                <w:rFonts w:ascii="Book Antiqua" w:hAnsi="Book Antiqua"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lang w:val="pt-PT"/>
              </w:rPr>
              <w:t>Gen/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Pueraria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montana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var.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lobata</w:t>
            </w:r>
          </w:p>
        </w:tc>
        <w:tc>
          <w:tcPr>
            <w:tcW w:w="1855" w:type="pct"/>
            <w:tcBorders>
              <w:top w:val="nil"/>
            </w:tcBorders>
          </w:tcPr>
          <w:p w14:paraId="26EED5EC" w14:textId="5D56B2A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Elev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nhan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ensitivi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ex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dTwvQXV0aG9yPjxZZWFyPjIwMTM8L1llYXI+PFJlY051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dTwvQXV0aG9yPjxZZWFyPjIwMTM8L1llYXI+PFJlY051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OTwvWWVhcj48UmVj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OTwvWWVhcj48UmVj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va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tastasi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miR-21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TEN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91PC9BdXRob3I+PFllYXI+MjAyMDwvWWVhcj48UmVj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91PC9BdXRob3I+PFllYXI+MjAyMDwvWWVhcj48UmVj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0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3917AC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8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6F1F048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32475</w:t>
            </w:r>
          </w:p>
        </w:tc>
        <w:tc>
          <w:tcPr>
            <w:tcW w:w="619" w:type="pct"/>
            <w:tcBorders>
              <w:top w:val="nil"/>
            </w:tcBorders>
          </w:tcPr>
          <w:p w14:paraId="13FE3ED0" w14:textId="5DDB9A5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206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67)</w:t>
            </w:r>
          </w:p>
        </w:tc>
        <w:tc>
          <w:tcPr>
            <w:tcW w:w="284" w:type="pct"/>
            <w:tcBorders>
              <w:top w:val="nil"/>
            </w:tcBorders>
          </w:tcPr>
          <w:p w14:paraId="1BBC5DD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6</w:t>
            </w:r>
          </w:p>
        </w:tc>
        <w:tc>
          <w:tcPr>
            <w:tcW w:w="334" w:type="pct"/>
            <w:tcBorders>
              <w:top w:val="nil"/>
            </w:tcBorders>
          </w:tcPr>
          <w:p w14:paraId="24690EB9" w14:textId="7B6DA32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0)</w:t>
            </w:r>
          </w:p>
        </w:tc>
        <w:tc>
          <w:tcPr>
            <w:tcW w:w="334" w:type="pct"/>
            <w:tcBorders>
              <w:top w:val="nil"/>
            </w:tcBorders>
          </w:tcPr>
          <w:p w14:paraId="6D668E3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8</w:t>
            </w:r>
          </w:p>
        </w:tc>
      </w:tr>
      <w:tr w:rsidR="002F256F" w:rsidRPr="00970FFA" w14:paraId="17ECCF78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2BB90E71" w14:textId="01D12B6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Xu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/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Scrophularia</w:t>
            </w:r>
            <w:proofErr w:type="spellEnd"/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ningpoensis</w:t>
            </w:r>
            <w:proofErr w:type="spellEnd"/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Hemsl</w:t>
            </w:r>
            <w:proofErr w:type="spellEnd"/>
          </w:p>
        </w:tc>
        <w:tc>
          <w:tcPr>
            <w:tcW w:w="1855" w:type="pct"/>
            <w:tcBorders>
              <w:top w:val="nil"/>
            </w:tcBorders>
          </w:tcPr>
          <w:p w14:paraId="756BC03E" w14:textId="0DBB9E9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ensitivity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MPK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LRP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som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on</w: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ZYW48L0F1dGhvcj48WWVhcj4yMDIyPC9ZZWFyPjxSZWNO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ZYW48L0F1dGhvcj48WWVhcj4yMDIyPC9ZZWFyPjxSZWNO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1,</w:t>
            </w:r>
            <w:r w:rsidR="00407F02" w:rsidRPr="00970FFA">
              <w:rPr>
                <w:rFonts w:ascii="Book Antiqua" w:hAnsi="Book Antiqua"/>
                <w:vertAlign w:val="superscript"/>
              </w:rPr>
              <w:t xml:space="preserve"> </w:t>
            </w:r>
            <w:r w:rsidRPr="00970FFA">
              <w:rPr>
                <w:rFonts w:ascii="Book Antiqua" w:hAnsi="Book Antiqua"/>
                <w:vertAlign w:val="superscript"/>
              </w:rPr>
              <w:t>52]</w:t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41BAF76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3CB1B4AF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99700</w:t>
            </w:r>
          </w:p>
        </w:tc>
        <w:tc>
          <w:tcPr>
            <w:tcW w:w="619" w:type="pct"/>
            <w:tcBorders>
              <w:top w:val="nil"/>
            </w:tcBorders>
          </w:tcPr>
          <w:p w14:paraId="086D72FF" w14:textId="62A428D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241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33)</w:t>
            </w:r>
          </w:p>
        </w:tc>
        <w:tc>
          <w:tcPr>
            <w:tcW w:w="284" w:type="pct"/>
            <w:tcBorders>
              <w:top w:val="nil"/>
            </w:tcBorders>
          </w:tcPr>
          <w:p w14:paraId="69E156CF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9</w:t>
            </w:r>
          </w:p>
        </w:tc>
        <w:tc>
          <w:tcPr>
            <w:tcW w:w="334" w:type="pct"/>
            <w:tcBorders>
              <w:top w:val="nil"/>
            </w:tcBorders>
          </w:tcPr>
          <w:p w14:paraId="04CC298E" w14:textId="157EFA0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4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2762E4B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</w:t>
            </w:r>
          </w:p>
        </w:tc>
      </w:tr>
      <w:tr w:rsidR="002F256F" w:rsidRPr="00970FFA" w14:paraId="4CF97017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2DFEEA8" w14:textId="5CF203A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ua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hin/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Scutellaria</w:t>
            </w:r>
            <w:proofErr w:type="spellEnd"/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baicalensis</w:t>
            </w:r>
            <w:proofErr w:type="spellEnd"/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Georgi</w:t>
            </w:r>
          </w:p>
        </w:tc>
        <w:tc>
          <w:tcPr>
            <w:tcW w:w="1855" w:type="pct"/>
            <w:tcBorders>
              <w:top w:val="nil"/>
            </w:tcBorders>
          </w:tcPr>
          <w:p w14:paraId="13D3887D" w14:textId="15E04A4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g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R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="008C713F"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dTwvQXV0aG9yPjxZZWFyPjIwMTU8L1llYXI+PFJlY051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dTwvQXV0aG9yPjxZZWFyPjIwMTU8L1llYXI+PFJlY051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nhibi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crophage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TwvQXV0aG9yPjxZZWFyPjIwMTk8L1llYXI+PFJlY051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TwvQXV0aG9yPjxZZWFyPjIwMTk8L1llYXI+PFJlY051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4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lev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4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4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ffec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5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crophage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um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munit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XU8L0F1dGhvcj48WWVhcj4yMDIyPC9ZZWFyPjxSZWNO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XU8L0F1dGhvcj48WWVhcj4yMDIyPC9ZZWFyPjxSZWNO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5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527D4C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9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41B17C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52156</w:t>
            </w:r>
          </w:p>
        </w:tc>
        <w:tc>
          <w:tcPr>
            <w:tcW w:w="619" w:type="pct"/>
            <w:tcBorders>
              <w:top w:val="nil"/>
            </w:tcBorders>
          </w:tcPr>
          <w:p w14:paraId="2E6B472B" w14:textId="5F0D6DB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546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06)</w:t>
            </w:r>
          </w:p>
        </w:tc>
        <w:tc>
          <w:tcPr>
            <w:tcW w:w="284" w:type="pct"/>
            <w:tcBorders>
              <w:top w:val="nil"/>
            </w:tcBorders>
          </w:tcPr>
          <w:p w14:paraId="6496005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334" w:type="pct"/>
            <w:tcBorders>
              <w:top w:val="nil"/>
            </w:tcBorders>
          </w:tcPr>
          <w:p w14:paraId="699884B0" w14:textId="55F906B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9)</w:t>
            </w:r>
          </w:p>
        </w:tc>
        <w:tc>
          <w:tcPr>
            <w:tcW w:w="334" w:type="pct"/>
            <w:tcBorders>
              <w:top w:val="nil"/>
            </w:tcBorders>
          </w:tcPr>
          <w:p w14:paraId="1B2747C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098</w:t>
            </w:r>
          </w:p>
        </w:tc>
      </w:tr>
      <w:tr w:rsidR="002F256F" w:rsidRPr="00970FFA" w14:paraId="380B530C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184DF12F" w14:textId="13839CA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Dong/</w:t>
            </w:r>
            <w:r w:rsidRPr="00970FFA">
              <w:rPr>
                <w:rFonts w:ascii="Book Antiqua" w:hAnsi="Book Antiqua"/>
                <w:i/>
                <w:iCs/>
              </w:rPr>
              <w:t>Ophiopogon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japonicu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(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Thunb</w:t>
            </w:r>
            <w:proofErr w:type="spellEnd"/>
            <w:r w:rsidRPr="00970FFA">
              <w:rPr>
                <w:rFonts w:ascii="Book Antiqua" w:hAnsi="Book Antiqua"/>
                <w:i/>
                <w:iCs/>
              </w:rPr>
              <w:t>.)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Ker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i/>
                <w:iCs/>
              </w:rPr>
              <w:t>Gawl</w:t>
            </w:r>
            <w:proofErr w:type="spellEnd"/>
          </w:p>
        </w:tc>
        <w:tc>
          <w:tcPr>
            <w:tcW w:w="1855" w:type="pct"/>
            <w:tcBorders>
              <w:top w:val="nil"/>
            </w:tcBorders>
          </w:tcPr>
          <w:p w14:paraId="012A4EDA" w14:textId="569FF7D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lastRenderedPageBreak/>
              <w:t>InsR</w:t>
            </w:r>
            <w:proofErr w:type="spellEnd"/>
            <w:r w:rsidRPr="00970FFA">
              <w:rPr>
                <w:rFonts w:ascii="Book Antiqua" w:hAnsi="Book Antiqua"/>
              </w:rPr>
              <w:t>/IRS-1/PI3K/Akt/GSK-3/Glut-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signalling</w:t>
            </w:r>
            <w:proofErr w:type="spellEnd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MjwvWWVhcj48UmVj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MjwvWWVhcj48UmVj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6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DwvWWVhcj48UmVj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DwvWWVhcj48UmVj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5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downregul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TP1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reb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activ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I3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tiv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dWFuPC9BdXRob3I+PFllYXI+MjAyMjwvWWVhcj48UmVj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dWFuPC9BdXRob3I+PFllYXI+MjAyMjwvWWVhcj48UmVj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7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4F1FAC3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2.3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0D1E2AC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64080</w:t>
            </w:r>
          </w:p>
        </w:tc>
        <w:tc>
          <w:tcPr>
            <w:tcW w:w="619" w:type="pct"/>
            <w:tcBorders>
              <w:top w:val="nil"/>
            </w:tcBorders>
          </w:tcPr>
          <w:p w14:paraId="595BB1BD" w14:textId="0B8C90D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997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6.98)</w:t>
            </w:r>
          </w:p>
        </w:tc>
        <w:tc>
          <w:tcPr>
            <w:tcW w:w="284" w:type="pct"/>
            <w:tcBorders>
              <w:top w:val="nil"/>
            </w:tcBorders>
          </w:tcPr>
          <w:p w14:paraId="2DBE884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334" w:type="pct"/>
            <w:tcBorders>
              <w:top w:val="nil"/>
            </w:tcBorders>
          </w:tcPr>
          <w:p w14:paraId="017E3BB3" w14:textId="5EBE192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1.04)</w:t>
            </w:r>
          </w:p>
        </w:tc>
        <w:tc>
          <w:tcPr>
            <w:tcW w:w="334" w:type="pct"/>
            <w:tcBorders>
              <w:top w:val="nil"/>
            </w:tcBorders>
          </w:tcPr>
          <w:p w14:paraId="62C4EED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0.0429</w:t>
            </w:r>
          </w:p>
        </w:tc>
      </w:tr>
      <w:tr w:rsidR="002F256F" w:rsidRPr="00970FFA" w14:paraId="3EB8D545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257DC75B" w14:textId="293D5BD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o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o/</w:t>
            </w:r>
            <w:r w:rsidRPr="00970FFA">
              <w:rPr>
                <w:rFonts w:ascii="Book Antiqua" w:hAnsi="Book Antiqua"/>
                <w:i/>
                <w:iCs/>
              </w:rPr>
              <w:t>Magnol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officinalis</w:t>
            </w:r>
          </w:p>
        </w:tc>
        <w:tc>
          <w:tcPr>
            <w:tcW w:w="1855" w:type="pct"/>
            <w:tcBorders>
              <w:top w:val="nil"/>
            </w:tcBorders>
          </w:tcPr>
          <w:p w14:paraId="6555B949" w14:textId="1DC2252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ecreas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BP-5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0tlb3duPC9BdXRob3I+PFllYXI+MjAxNDwvWWVhcj48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0tlb3duPC9BdXRob3I+PFllYXI+MjAxNDwvWWVhcj48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tec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ncreat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s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TdWg8L0F1dGhvcj48WWVhcj4yMDE3PC9ZZWFyPjxSZWNO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TdWg8L0F1dGhvcj48WWVhcj4yMDE3PC9ZZWFyPjxSZWNO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0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8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24B20D7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DBAA5C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46453</w:t>
            </w:r>
          </w:p>
        </w:tc>
        <w:tc>
          <w:tcPr>
            <w:tcW w:w="619" w:type="pct"/>
            <w:tcBorders>
              <w:top w:val="nil"/>
            </w:tcBorders>
          </w:tcPr>
          <w:p w14:paraId="5C76BB8D" w14:textId="1FA9028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914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6.87)</w:t>
            </w:r>
          </w:p>
        </w:tc>
        <w:tc>
          <w:tcPr>
            <w:tcW w:w="284" w:type="pct"/>
            <w:tcBorders>
              <w:top w:val="nil"/>
            </w:tcBorders>
          </w:tcPr>
          <w:p w14:paraId="5205FE8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4</w:t>
            </w:r>
          </w:p>
        </w:tc>
        <w:tc>
          <w:tcPr>
            <w:tcW w:w="334" w:type="pct"/>
            <w:tcBorders>
              <w:top w:val="nil"/>
            </w:tcBorders>
          </w:tcPr>
          <w:p w14:paraId="4B01F62E" w14:textId="6308EBC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334" w:type="pct"/>
            <w:tcBorders>
              <w:top w:val="nil"/>
            </w:tcBorders>
          </w:tcPr>
          <w:p w14:paraId="254E0F9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32</w:t>
            </w:r>
          </w:p>
        </w:tc>
      </w:tr>
      <w:tr w:rsidR="002F256F" w:rsidRPr="00970FFA" w14:paraId="406009C4" w14:textId="77777777" w:rsidTr="00A558FE">
        <w:trPr>
          <w:trHeight w:val="315"/>
          <w:jc w:val="center"/>
        </w:trPr>
        <w:tc>
          <w:tcPr>
            <w:tcW w:w="6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A817F" w14:textId="3A12B11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ormula</w:t>
            </w:r>
            <w:r w:rsidR="00DE45B1" w:rsidRPr="00970FFA">
              <w:rPr>
                <w:rFonts w:ascii="Book Antiqua" w:hAnsi="Book Antiqua"/>
              </w:rPr>
              <w:t>: P</w:t>
            </w:r>
            <w:r w:rsidRPr="00970FFA">
              <w:rPr>
                <w:rFonts w:ascii="Book Antiqua" w:hAnsi="Book Antiqua"/>
              </w:rPr>
              <w:t>in-y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/Lat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</w:t>
            </w:r>
          </w:p>
        </w:tc>
        <w:tc>
          <w:tcPr>
            <w:tcW w:w="1855" w:type="pct"/>
            <w:tcBorders>
              <w:top w:val="nil"/>
              <w:left w:val="nil"/>
              <w:bottom w:val="nil"/>
              <w:right w:val="nil"/>
            </w:tcBorders>
          </w:tcPr>
          <w:p w14:paraId="00A6BF4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</w:tcPr>
          <w:p w14:paraId="1804CDF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EB8B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E192C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</w:tcPr>
          <w:p w14:paraId="27C9686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</w:tcPr>
          <w:p w14:paraId="74B7E45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</w:tcPr>
          <w:p w14:paraId="4DBF565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F256F" w:rsidRPr="00970FFA" w14:paraId="54FFF31C" w14:textId="77777777" w:rsidTr="00A558FE">
        <w:trPr>
          <w:trHeight w:val="330"/>
          <w:jc w:val="center"/>
        </w:trPr>
        <w:tc>
          <w:tcPr>
            <w:tcW w:w="668" w:type="pct"/>
            <w:shd w:val="clear" w:color="auto" w:fill="auto"/>
            <w:hideMark/>
          </w:tcPr>
          <w:p w14:paraId="3F638CF4" w14:textId="41765A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J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Q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Wan</w:t>
            </w:r>
          </w:p>
        </w:tc>
        <w:tc>
          <w:tcPr>
            <w:tcW w:w="1855" w:type="pct"/>
          </w:tcPr>
          <w:p w14:paraId="692343EE" w14:textId="5560881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2NTwvUmVjTnVtPjxEaXNwbGF5VGV4dD5bNTldPC9EaXNwbGF5VGV4dD48cmVjb3JkPjxy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2NTwvUmVjTnVtPjxEaXNwbGF5VGV4dD5bNTldPC9EaXNwbGF5VGV4dD48cmVjb3JkPjxy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evelopment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b29uPC9BdXRob3I+PFllYXI+MjAwNjwvWWVhcj48UmVj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b29uPC9BdXRob3I+PFllYXI+MjAwNjwvWWVhcj48UmVj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0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</w:tcPr>
          <w:p w14:paraId="08F1F2C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9</w:t>
            </w:r>
          </w:p>
        </w:tc>
        <w:tc>
          <w:tcPr>
            <w:tcW w:w="430" w:type="pct"/>
            <w:shd w:val="clear" w:color="auto" w:fill="auto"/>
            <w:hideMark/>
          </w:tcPr>
          <w:p w14:paraId="44FAA22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239325</w:t>
            </w:r>
          </w:p>
        </w:tc>
        <w:tc>
          <w:tcPr>
            <w:tcW w:w="619" w:type="pct"/>
          </w:tcPr>
          <w:p w14:paraId="5E2C0D1B" w14:textId="40E27E9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7687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5.62)</w:t>
            </w:r>
          </w:p>
        </w:tc>
        <w:tc>
          <w:tcPr>
            <w:tcW w:w="284" w:type="pct"/>
          </w:tcPr>
          <w:p w14:paraId="5AFFBB9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2</w:t>
            </w:r>
          </w:p>
        </w:tc>
        <w:tc>
          <w:tcPr>
            <w:tcW w:w="334" w:type="pct"/>
          </w:tcPr>
          <w:p w14:paraId="1FCBA60F" w14:textId="7712F9C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</w:tcPr>
          <w:p w14:paraId="62AE550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6</w:t>
            </w:r>
          </w:p>
        </w:tc>
      </w:tr>
      <w:tr w:rsidR="002F256F" w:rsidRPr="00970FFA" w14:paraId="079C539A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A1E5AA6" w14:textId="3B136E5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Li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We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D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Huang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79889E91" w14:textId="67B3DFB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nti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ffec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supressing</w:t>
            </w:r>
            <w:proofErr w:type="spellEnd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aGF0dGFtaXNyYTwvQXV0aG9yPjxZZWFyPjIwMjE8L1ll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aGF0dGFtaXNyYTwvQXV0aG9yPjxZZWFyPjIwMjE8L1ll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1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Y0PC9SZWNOdW0+PERpc3BsYXlUZXh0Pls2Ml08L0Rpc3BsYXlUZXh0PjxyZWNvcmQ+PHJl
Yy1udW1iZXI+NjQ8L3JlYy1udW1iZXI+PGZvcmVpZ24ta2V5cz48a2V5IGFwcD0iRU4iIGRiLWlk
PSJweDVmejA1cnJmcGF3eWV2YXI2eGR2YWx3ZXphZHJwMnh0NTIiIHRpbWVzdGFtcD0iMTY3MDUx
Nzc4MCI+NjQ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Y0PC9SZWNOdW0+PERpc3BsYXlUZXh0Pls2Ml08L0Rpc3BsYXlUZXh0PjxyZWNvcmQ+PHJl
Yy1udW1iZXI+NjQ8L3JlYy1udW1iZXI+PGZvcmVpZ24ta2V5cz48a2V5IGFwcD0iRU4iIGRiLWlk
PSJweDVmejA1cnJmcGF3eWV2YXI2eGR2YWx3ZXphZHJwMnh0NTIiIHRpbWVzdGFtcD0iMTY3MDUx
Nzc4MCI+NjQ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2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0938221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6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4980276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03688</w:t>
            </w:r>
          </w:p>
        </w:tc>
        <w:tc>
          <w:tcPr>
            <w:tcW w:w="619" w:type="pct"/>
            <w:tcBorders>
              <w:top w:val="nil"/>
            </w:tcBorders>
          </w:tcPr>
          <w:p w14:paraId="5474F8A8" w14:textId="7F7F304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802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90)</w:t>
            </w:r>
          </w:p>
        </w:tc>
        <w:tc>
          <w:tcPr>
            <w:tcW w:w="284" w:type="pct"/>
            <w:tcBorders>
              <w:top w:val="nil"/>
            </w:tcBorders>
          </w:tcPr>
          <w:p w14:paraId="2674152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  <w:tcBorders>
              <w:top w:val="nil"/>
            </w:tcBorders>
          </w:tcPr>
          <w:p w14:paraId="4E5B737F" w14:textId="3798188B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256AA72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2</w:t>
            </w:r>
          </w:p>
        </w:tc>
      </w:tr>
      <w:tr w:rsidR="002F256F" w:rsidRPr="00970FFA" w14:paraId="51678F3A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133FDDCA" w14:textId="2B4CA82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h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Xi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ang</w:t>
            </w:r>
          </w:p>
        </w:tc>
        <w:tc>
          <w:tcPr>
            <w:tcW w:w="1855" w:type="pct"/>
            <w:tcBorders>
              <w:top w:val="nil"/>
            </w:tcBorders>
          </w:tcPr>
          <w:p w14:paraId="142C539F" w14:textId="1FA0121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NTwvWWVhcj48UmVj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NTwvWWVhcj48UmVj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regul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r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tabolism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Y8L1llYXI+PFJl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Y8L1llYXI+PFJl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4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0390A7F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7.8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F87B6B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50686</w:t>
            </w:r>
          </w:p>
        </w:tc>
        <w:tc>
          <w:tcPr>
            <w:tcW w:w="619" w:type="pct"/>
            <w:tcBorders>
              <w:top w:val="nil"/>
            </w:tcBorders>
          </w:tcPr>
          <w:p w14:paraId="7478A4F3" w14:textId="47941820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6106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0.00)</w:t>
            </w:r>
          </w:p>
        </w:tc>
        <w:tc>
          <w:tcPr>
            <w:tcW w:w="284" w:type="pct"/>
            <w:tcBorders>
              <w:top w:val="nil"/>
            </w:tcBorders>
          </w:tcPr>
          <w:p w14:paraId="535CF9C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6</w:t>
            </w:r>
          </w:p>
        </w:tc>
        <w:tc>
          <w:tcPr>
            <w:tcW w:w="334" w:type="pct"/>
            <w:tcBorders>
              <w:top w:val="nil"/>
            </w:tcBorders>
          </w:tcPr>
          <w:p w14:paraId="30E66E81" w14:textId="00AE084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lastRenderedPageBreak/>
              <w:t>1.0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132A1B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0.0152</w:t>
            </w:r>
          </w:p>
        </w:tc>
      </w:tr>
      <w:tr w:rsidR="002F256F" w:rsidRPr="00970FFA" w14:paraId="0C967EA4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0CEE8DDF" w14:textId="6C867DE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Xue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F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Zh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  <w:lang w:val="de-AT"/>
              </w:rPr>
              <w:t>Yu</w:t>
            </w:r>
            <w:proofErr w:type="spellEnd"/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Tang</w:t>
            </w:r>
          </w:p>
        </w:tc>
        <w:tc>
          <w:tcPr>
            <w:tcW w:w="1855" w:type="pct"/>
            <w:tcBorders>
              <w:top w:val="nil"/>
            </w:tcBorders>
          </w:tcPr>
          <w:p w14:paraId="36C569C5" w14:textId="095D2CB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inflammation</w:t>
            </w:r>
            <w:proofErr w:type="gramEnd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XNpcmk8L0F1dGhvcj48WWVhcj4yMDIxPC9ZZWFyPjxS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XNpcmk8L0F1dGhvcj48WWVhcj4yMDIxPC9ZZWFyPjxS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5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giogene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block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RK/MA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F-</w:t>
            </w:r>
            <w:proofErr w:type="spellStart"/>
            <w:r w:rsidRPr="00970FFA">
              <w:rPr>
                <w:rFonts w:ascii="Book Antiqua" w:hAnsi="Book Antiqua"/>
              </w:rPr>
              <w:t>κB</w:t>
            </w:r>
            <w:proofErr w:type="spellEnd"/>
            <w:r w:rsidR="00407F02" w:rsidRPr="00970FFA">
              <w:rPr>
                <w:rFonts w:ascii="Book Antiqua" w:hAnsi="Book Antiqua"/>
              </w:rPr>
              <w:t xml:space="preserve"> </w:t>
            </w:r>
            <w:proofErr w:type="spellStart"/>
            <w:r w:rsidRPr="00970FFA">
              <w:rPr>
                <w:rFonts w:ascii="Book Antiqua" w:hAnsi="Book Antiqua"/>
              </w:rPr>
              <w:t>signalling</w:t>
            </w:r>
            <w:proofErr w:type="spellEnd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TwvWWVhcj48UmVj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TwvWWVhcj48UmVj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6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4E77888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4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ABD74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66030</w:t>
            </w:r>
          </w:p>
        </w:tc>
        <w:tc>
          <w:tcPr>
            <w:tcW w:w="619" w:type="pct"/>
            <w:tcBorders>
              <w:top w:val="nil"/>
            </w:tcBorders>
          </w:tcPr>
          <w:p w14:paraId="31250A85" w14:textId="480FE51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509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9.81)</w:t>
            </w:r>
          </w:p>
        </w:tc>
        <w:tc>
          <w:tcPr>
            <w:tcW w:w="284" w:type="pct"/>
            <w:tcBorders>
              <w:top w:val="nil"/>
            </w:tcBorders>
          </w:tcPr>
          <w:p w14:paraId="75114CC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0</w:t>
            </w:r>
          </w:p>
        </w:tc>
        <w:tc>
          <w:tcPr>
            <w:tcW w:w="334" w:type="pct"/>
            <w:tcBorders>
              <w:top w:val="nil"/>
            </w:tcBorders>
          </w:tcPr>
          <w:p w14:paraId="33BB84E6" w14:textId="752184A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4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3BE6494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5</w:t>
            </w:r>
          </w:p>
        </w:tc>
      </w:tr>
      <w:tr w:rsidR="002F256F" w:rsidRPr="00970FFA" w14:paraId="5C19CC2F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04851C7E" w14:textId="76CD18F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Ji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We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Xia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Ya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an</w:t>
            </w:r>
          </w:p>
        </w:tc>
        <w:tc>
          <w:tcPr>
            <w:tcW w:w="1855" w:type="pct"/>
            <w:tcBorders>
              <w:top w:val="nil"/>
            </w:tcBorders>
          </w:tcPr>
          <w:p w14:paraId="01A2C91F" w14:textId="3E6B95C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Ma&lt;/Author&gt;&lt;Year&gt;2017&lt;/Year&gt;&lt;RecNum&gt;71&lt;/RecNum&gt;&lt;DisplayText&gt;[67]&lt;/DisplayText&gt;&lt;record&gt;&lt;rec-number&gt;71&lt;/rec-number&gt;&lt;foreign-keys&gt;&lt;key app="EN" db-id="px5fz05rrfpawyevar6xdvalwezadrp2xt52" timestamp="1670519915"&gt;71&lt;/key&gt;&lt;/foreign-keys&gt;&lt;ref-type name="Journal Article"&gt;17&lt;/ref-type&gt;&lt;contributors&gt;&lt;authors&gt;&lt;author&gt;Ma, Zhihong&lt;/author&gt;&lt;author&gt;Chu, Li&lt;/author&gt;&lt;author&gt;Liu, Hongying&lt;/author&gt;&lt;author&gt;Wang, Weijie&lt;/author&gt;&lt;author&gt;Li, Jieru&lt;/author&gt;&lt;author&gt;Yao, Wenzao&lt;/author&gt;&lt;author&gt;Yi, Jianfeng&lt;/author&gt;&lt;author&gt;Gao, Yue&lt;/author&gt;&lt;/authors&gt;&lt;/contributors&gt;&lt;titles&gt;&lt;title&gt;Beneficial effects of paeoniflorin on non-alcoholic fatty liver disease induced by high-fat diet in rats&lt;/title&gt;&lt;secondary-title&gt;Scientific Reports&lt;/secondary-title&gt;&lt;/titles&gt;&lt;periodical&gt;&lt;full-title&gt;Scientific Reports&lt;/full-title&gt;&lt;abbr-1&gt;Sci. Rep.&lt;/abbr-1&gt;&lt;abbr-2&gt;Sci Rep&lt;/abbr-2&gt;&lt;/periodical&gt;&lt;pages&gt;44819&lt;/pages&gt;&lt;volume&gt;7&lt;/volume&gt;&lt;number&gt;1&lt;/number&gt;&lt;dates&gt;&lt;year&gt;2017&lt;/year&gt;&lt;pub-dates&gt;&lt;date&gt;2017/03/16&lt;/date&gt;&lt;/pub-dates&gt;&lt;/dates&gt;&lt;isbn&gt;2045-2322&lt;/isbn&gt;&lt;urls&gt;&lt;related-urls&gt;&lt;url&gt;https://doi.org/10.1038/srep44819&lt;/url&gt;&lt;/related-urls&gt;&lt;/urls&gt;&lt;electronic-resource-num&gt;10.1038/srep44819&lt;/electronic-resource-num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ZWU8L0F1dGhvcj48WWVhcj4yMDAyPC9ZZWFyPjxSZWNO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ZWU8L0F1dGhvcj48WWVhcj4yMDAyPC9ZZWFyPjxSZWNO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va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tasta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Ma&lt;/Author&gt;&lt;Year&gt;2020&lt;/Year&gt;&lt;RecNum&gt;73&lt;/RecNum&gt;&lt;DisplayText&gt;[69]&lt;/DisplayText&gt;&lt;record&gt;&lt;rec-number&gt;73&lt;/rec-number&gt;&lt;foreign-keys&gt;&lt;key app="EN" db-id="px5fz05rrfpawyevar6xdvalwezadrp2xt52" timestamp="1670520260"&gt;73&lt;/key&gt;&lt;/foreign-keys&gt;&lt;ref-type name="Journal Article"&gt;17&lt;/ref-type&gt;&lt;contributors&gt;&lt;authors&gt;&lt;author&gt;Ma, X.&lt;/author&gt;&lt;author&gt;Zhang, W.&lt;/author&gt;&lt;author&gt;Jiang, Y.&lt;/author&gt;&lt;author&gt;Wen, J.&lt;/author&gt;&lt;author&gt;Wei, S.&lt;/author&gt;&lt;author&gt;Zhao, Y.&lt;/author&gt;&lt;/authors&gt;&lt;/contributors&gt;&lt;auth-address&gt;School of Pharmacy, Chengdu University of Traditional Chinese Medicine, Chengdu, China.&amp;#xD;Department of Pharmacy, Fifth Medical Center of PLA General Hospital, Beijing, China.&lt;/auth-address&gt;&lt;titles&gt;&lt;title&gt;Paeoniflorin, a Natural Product With Multiple Targets in Liver Diseases-A Mini Review&lt;/title&gt;&lt;secondary-title&gt;Front Pharmacol&lt;/secondary-title&gt;&lt;alt-title&gt;Frontiers in pharmacology&lt;/alt-title&gt;&lt;/titles&gt;&lt;periodical&gt;&lt;full-title&gt;Frontiers in Pharmacology&lt;/full-title&gt;&lt;abbr-1&gt;Front. Pharmacol.&lt;/abbr-1&gt;&lt;abbr-2&gt;Front Pharmacol&lt;/abbr-2&gt;&lt;/periodical&gt;&lt;alt-periodical&gt;&lt;full-title&gt;Frontiers in Pharmacology&lt;/full-title&gt;&lt;abbr-1&gt;Front. Pharmacol.&lt;/abbr-1&gt;&lt;abbr-2&gt;Front Pharmacol&lt;/abbr-2&gt;&lt;/alt-periodical&gt;&lt;pages&gt;531&lt;/pages&gt;&lt;volume&gt;11&lt;/volume&gt;&lt;edition&gt;2020/05/16&lt;/edition&gt;&lt;keywords&gt;&lt;keyword&gt;cholestasis&lt;/keyword&gt;&lt;keyword&gt;hepatic protection&lt;/keyword&gt;&lt;keyword&gt;hepatocellular carcinoma&lt;/keyword&gt;&lt;keyword&gt;liver fibrosis&lt;/keyword&gt;&lt;keyword&gt;mini-review&lt;/keyword&gt;&lt;keyword&gt;nonalcoholic fatty liver disease&lt;/keyword&gt;&lt;keyword&gt;paeoniflorin&lt;/keyword&gt;&lt;/keywords&gt;&lt;dates&gt;&lt;year&gt;2020&lt;/year&gt;&lt;/dates&gt;&lt;isbn&gt;1663-9812 (Print)&amp;#xD;1663-9812&lt;/isbn&gt;&lt;accession-num&gt;32410996&lt;/accession-num&gt;&lt;urls&gt;&lt;/urls&gt;&lt;custom2&gt;PMC7198866&lt;/custom2&gt;&lt;electronic-resource-num&gt;10.3389/fphar.2020.00531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9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5D0A58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7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70EBF6A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823372</w:t>
            </w:r>
          </w:p>
        </w:tc>
        <w:tc>
          <w:tcPr>
            <w:tcW w:w="619" w:type="pct"/>
            <w:tcBorders>
              <w:top w:val="nil"/>
            </w:tcBorders>
          </w:tcPr>
          <w:p w14:paraId="2761F29B" w14:textId="0C5112E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350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9.15)</w:t>
            </w:r>
          </w:p>
        </w:tc>
        <w:tc>
          <w:tcPr>
            <w:tcW w:w="284" w:type="pct"/>
            <w:tcBorders>
              <w:top w:val="nil"/>
            </w:tcBorders>
          </w:tcPr>
          <w:p w14:paraId="73A4F60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2</w:t>
            </w:r>
          </w:p>
        </w:tc>
        <w:tc>
          <w:tcPr>
            <w:tcW w:w="334" w:type="pct"/>
            <w:tcBorders>
              <w:top w:val="nil"/>
            </w:tcBorders>
          </w:tcPr>
          <w:p w14:paraId="1A805772" w14:textId="679C209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8)</w:t>
            </w:r>
          </w:p>
        </w:tc>
        <w:tc>
          <w:tcPr>
            <w:tcW w:w="334" w:type="pct"/>
            <w:tcBorders>
              <w:top w:val="nil"/>
            </w:tcBorders>
          </w:tcPr>
          <w:p w14:paraId="48A77AA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529</w:t>
            </w:r>
          </w:p>
        </w:tc>
      </w:tr>
      <w:tr w:rsidR="002F256F" w:rsidRPr="00970FFA" w14:paraId="34805B5E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64BB0DA6" w14:textId="71EF2AF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Q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J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D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Huang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77078CB1" w14:textId="75B8A0F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XNjaTwvQXV0aG9yPjxZZWFyPjIwMTg8L1llYXI+PFJl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XNjaTwvQXV0aG9yPjxZZWFyPjIwMTg8L1llYXI+PFJl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0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vPC9BdXRob3I+PFllYXI+MjAyMDwvWWVhcj48UmVj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vPC9BdXRob3I+PFllYXI+MjAyMDwvWWVhcj48UmVj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1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nduc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53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lifer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c2PC9SZWNOdW0+PERpc3BsYXlUZXh0Pls2Ml08L0Rpc3BsYXlUZXh0PjxyZWNvcmQ+PHJl
Yy1udW1iZXI+NzY8L3JlYy1udW1iZXI+PGZvcmVpZ24ta2V5cz48a2V5IGFwcD0iRU4iIGRiLWlk
PSJweDVmejA1cnJmcGF3eWV2YXI2eGR2YWx3ZXphZHJwMnh0NTIiIHRpbWVzdGFtcD0iMTY3MDU1
ODczOSI+NzY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c2PC9SZWNOdW0+PERpc3BsYXlUZXh0Pls2Ml08L0Rpc3BsYXlUZXh0PjxyZWNvcmQ+PHJl
Yy1udW1iZXI+NzY8L3JlYy1udW1iZXI+PGZvcmVpZ24ta2V5cz48a2V5IGFwcD0iRU4iIGRiLWlk
PSJweDVmejA1cnJmcGF3eWV2YXI2eGR2YWx3ZXphZHJwMnh0NTIiIHRpbWVzdGFtcD0iMTY3MDU1
ODczOSI+NzY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2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77AD580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7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01652B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309801</w:t>
            </w:r>
          </w:p>
        </w:tc>
        <w:tc>
          <w:tcPr>
            <w:tcW w:w="619" w:type="pct"/>
            <w:tcBorders>
              <w:top w:val="nil"/>
            </w:tcBorders>
          </w:tcPr>
          <w:p w14:paraId="0370186A" w14:textId="1FA8254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27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96)</w:t>
            </w:r>
          </w:p>
        </w:tc>
        <w:tc>
          <w:tcPr>
            <w:tcW w:w="284" w:type="pct"/>
            <w:tcBorders>
              <w:top w:val="nil"/>
            </w:tcBorders>
          </w:tcPr>
          <w:p w14:paraId="7E655D7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  <w:tcBorders>
              <w:top w:val="nil"/>
            </w:tcBorders>
          </w:tcPr>
          <w:p w14:paraId="11C09374" w14:textId="6C42F48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1.0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23E5732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19</w:t>
            </w:r>
          </w:p>
        </w:tc>
      </w:tr>
      <w:tr w:rsidR="002F256F" w:rsidRPr="00970FFA" w14:paraId="0F9792DF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3B3DECB5" w14:textId="0EF517B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Z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51AEA123" w14:textId="0FD6B7F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apoptosis</w:t>
            </w:r>
            <w:proofErr w:type="gramEnd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unc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8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3689D3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4F636D1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609093</w:t>
            </w:r>
          </w:p>
        </w:tc>
        <w:tc>
          <w:tcPr>
            <w:tcW w:w="619" w:type="pct"/>
            <w:tcBorders>
              <w:top w:val="nil"/>
            </w:tcBorders>
          </w:tcPr>
          <w:p w14:paraId="345C0037" w14:textId="687B319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100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93)</w:t>
            </w:r>
          </w:p>
        </w:tc>
        <w:tc>
          <w:tcPr>
            <w:tcW w:w="284" w:type="pct"/>
            <w:tcBorders>
              <w:top w:val="nil"/>
            </w:tcBorders>
          </w:tcPr>
          <w:p w14:paraId="48810C0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7</w:t>
            </w:r>
          </w:p>
        </w:tc>
        <w:tc>
          <w:tcPr>
            <w:tcW w:w="334" w:type="pct"/>
            <w:tcBorders>
              <w:top w:val="nil"/>
            </w:tcBorders>
          </w:tcPr>
          <w:p w14:paraId="19B85945" w14:textId="5CE6E22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8)</w:t>
            </w:r>
          </w:p>
        </w:tc>
        <w:tc>
          <w:tcPr>
            <w:tcW w:w="334" w:type="pct"/>
            <w:tcBorders>
              <w:top w:val="nil"/>
            </w:tcBorders>
          </w:tcPr>
          <w:p w14:paraId="504559E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288</w:t>
            </w:r>
          </w:p>
        </w:tc>
      </w:tr>
      <w:tr w:rsidR="002F256F" w:rsidRPr="00970FFA" w14:paraId="3E455863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44EA2A36" w14:textId="5AB5720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Zh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Ba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D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Huang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6662321B" w14:textId="10AE824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RS-1/PI3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ZW5nPC9BdXRob3I+PFllYXI+MjAyMTwvWWVhcj48UmVj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ZW5nPC9BdXRob3I+PFllYXI+MjAyMTwvWWVhcj48UmVj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2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48L0F1dGhvcj48WWVhcj4yMDIxPC9ZZWFyPjxSZWNO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48L0F1dGhvcj48WWVhcj4yMDIxPC9ZZWFyPjxSZWNO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6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utophag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YW48L0F1dGhvcj48WWVhcj4yMDE4PC9ZZWFyPjxSZWNO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YW48L0F1dGhvcj48WWVhcj4yMDE4PC9ZZWFyPjxSZWNO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7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6029238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1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2543E2B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57458</w:t>
            </w:r>
          </w:p>
        </w:tc>
        <w:tc>
          <w:tcPr>
            <w:tcW w:w="619" w:type="pct"/>
            <w:tcBorders>
              <w:top w:val="nil"/>
            </w:tcBorders>
          </w:tcPr>
          <w:p w14:paraId="385D013C" w14:textId="41AB656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628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25)</w:t>
            </w:r>
          </w:p>
        </w:tc>
        <w:tc>
          <w:tcPr>
            <w:tcW w:w="284" w:type="pct"/>
            <w:tcBorders>
              <w:top w:val="nil"/>
            </w:tcBorders>
          </w:tcPr>
          <w:p w14:paraId="63053F9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5</w:t>
            </w:r>
          </w:p>
        </w:tc>
        <w:tc>
          <w:tcPr>
            <w:tcW w:w="334" w:type="pct"/>
            <w:tcBorders>
              <w:top w:val="nil"/>
            </w:tcBorders>
          </w:tcPr>
          <w:p w14:paraId="5B64D001" w14:textId="7914723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3)</w:t>
            </w:r>
          </w:p>
        </w:tc>
        <w:tc>
          <w:tcPr>
            <w:tcW w:w="334" w:type="pct"/>
            <w:tcBorders>
              <w:top w:val="nil"/>
            </w:tcBorders>
          </w:tcPr>
          <w:p w14:paraId="458C9BE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271</w:t>
            </w:r>
          </w:p>
        </w:tc>
      </w:tr>
      <w:tr w:rsidR="002F256F" w:rsidRPr="00970FFA" w14:paraId="76F1F825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055CB0A6" w14:textId="14B893F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Ba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i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R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ang</w:t>
            </w:r>
          </w:p>
        </w:tc>
        <w:tc>
          <w:tcPr>
            <w:tcW w:w="1855" w:type="pct"/>
            <w:tcBorders>
              <w:top w:val="nil"/>
            </w:tcBorders>
          </w:tcPr>
          <w:p w14:paraId="4FF18C3F" w14:textId="1E1A2CB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R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LYW5nPC9BdXRob3I+PFllYXI+MjAxMTwvWWVhcj48UmVj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LYW5nPC9BdXRob3I+PFllYXI+MjAxMTwvWWVhcj48UmVj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EaW5nPC9BdXRob3I+PFllYXI+MjAyMTwvWWVhcj48UmVj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EaW5nPC9BdXRob3I+PFllYXI+MjAyMTwvWWVhcj48UmVj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4,75]</w:t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RdTwvQXV0aG9yPjxZZWFyPjIwMTg8L1llYXI+PFJlY051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RdTwvQXV0aG9yPjxZZWFyPjIwMTg8L1llYXI+PFJlY051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6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009E32B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8.4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00C6A8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051247</w:t>
            </w:r>
          </w:p>
        </w:tc>
        <w:tc>
          <w:tcPr>
            <w:tcW w:w="619" w:type="pct"/>
            <w:tcBorders>
              <w:top w:val="nil"/>
            </w:tcBorders>
          </w:tcPr>
          <w:p w14:paraId="0760756D" w14:textId="323A07C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345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74)</w:t>
            </w:r>
          </w:p>
        </w:tc>
        <w:tc>
          <w:tcPr>
            <w:tcW w:w="284" w:type="pct"/>
            <w:tcBorders>
              <w:top w:val="nil"/>
            </w:tcBorders>
          </w:tcPr>
          <w:p w14:paraId="1A85792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9</w:t>
            </w:r>
          </w:p>
        </w:tc>
        <w:tc>
          <w:tcPr>
            <w:tcW w:w="334" w:type="pct"/>
            <w:tcBorders>
              <w:top w:val="nil"/>
            </w:tcBorders>
          </w:tcPr>
          <w:p w14:paraId="0D8529CE" w14:textId="5A0F63B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lastRenderedPageBreak/>
              <w:t>0.9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  <w:proofErr w:type="gramEnd"/>
          </w:p>
        </w:tc>
        <w:tc>
          <w:tcPr>
            <w:tcW w:w="334" w:type="pct"/>
            <w:tcBorders>
              <w:top w:val="nil"/>
            </w:tcBorders>
          </w:tcPr>
          <w:p w14:paraId="48A1818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0.0043</w:t>
            </w:r>
          </w:p>
        </w:tc>
      </w:tr>
      <w:tr w:rsidR="002F256F" w:rsidRPr="00970FFA" w14:paraId="1AE25EFC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BC98BD1" w14:textId="03FD321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Zh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a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ang</w:t>
            </w:r>
          </w:p>
        </w:tc>
        <w:tc>
          <w:tcPr>
            <w:tcW w:w="1855" w:type="pct"/>
            <w:tcBorders>
              <w:top w:val="nil"/>
              <w:bottom w:val="single" w:sz="4" w:space="0" w:color="auto"/>
            </w:tcBorders>
          </w:tcPr>
          <w:p w14:paraId="3E05ABD0" w14:textId="162C4EB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ecreas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bloo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ucos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liferat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block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I3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MzwvWWVhcj48UmVj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MzwvWWVhcj48UmVj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8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  <w:bottom w:val="single" w:sz="4" w:space="0" w:color="auto"/>
            </w:tcBorders>
          </w:tcPr>
          <w:p w14:paraId="7A9D311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9</w:t>
            </w:r>
          </w:p>
        </w:tc>
        <w:tc>
          <w:tcPr>
            <w:tcW w:w="43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B701F3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23303</w:t>
            </w:r>
          </w:p>
        </w:tc>
        <w:tc>
          <w:tcPr>
            <w:tcW w:w="619" w:type="pct"/>
            <w:tcBorders>
              <w:top w:val="nil"/>
              <w:bottom w:val="single" w:sz="4" w:space="0" w:color="auto"/>
            </w:tcBorders>
          </w:tcPr>
          <w:p w14:paraId="176B1458" w14:textId="1E9270B0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95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65)</w:t>
            </w:r>
          </w:p>
        </w:tc>
        <w:tc>
          <w:tcPr>
            <w:tcW w:w="284" w:type="pct"/>
            <w:tcBorders>
              <w:top w:val="nil"/>
              <w:bottom w:val="single" w:sz="4" w:space="0" w:color="auto"/>
            </w:tcBorders>
          </w:tcPr>
          <w:p w14:paraId="01F83BD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7</w:t>
            </w:r>
          </w:p>
        </w:tc>
        <w:tc>
          <w:tcPr>
            <w:tcW w:w="334" w:type="pct"/>
            <w:tcBorders>
              <w:top w:val="nil"/>
              <w:bottom w:val="single" w:sz="4" w:space="0" w:color="auto"/>
            </w:tcBorders>
          </w:tcPr>
          <w:p w14:paraId="2B1BEEE9" w14:textId="73E43E8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proofErr w:type="gramStart"/>
            <w:r w:rsidRPr="00970FFA">
              <w:rPr>
                <w:rFonts w:ascii="Book Antiqua" w:hAnsi="Book Antiqua"/>
              </w:rPr>
              <w:t>0.93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  <w:proofErr w:type="gramEnd"/>
          </w:p>
        </w:tc>
        <w:tc>
          <w:tcPr>
            <w:tcW w:w="334" w:type="pct"/>
            <w:tcBorders>
              <w:top w:val="nil"/>
              <w:bottom w:val="single" w:sz="4" w:space="0" w:color="auto"/>
            </w:tcBorders>
          </w:tcPr>
          <w:p w14:paraId="69A931A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42</w:t>
            </w:r>
          </w:p>
        </w:tc>
      </w:tr>
    </w:tbl>
    <w:p w14:paraId="7962AD6E" w14:textId="1B8FBCDD" w:rsidR="002F256F" w:rsidRPr="00970FFA" w:rsidRDefault="002F256F" w:rsidP="0082435A">
      <w:pPr>
        <w:spacing w:line="360" w:lineRule="auto"/>
        <w:jc w:val="both"/>
        <w:rPr>
          <w:rFonts w:ascii="Book Antiqua" w:hAnsi="Book Antiqua"/>
        </w:rPr>
      </w:pPr>
      <w:proofErr w:type="spellStart"/>
      <w:r w:rsidRPr="00970FFA">
        <w:rPr>
          <w:rFonts w:ascii="Book Antiqua" w:eastAsia="MS Mincho" w:hAnsi="Book Antiqua" w:cs="MS Mincho"/>
          <w:vertAlign w:val="superscript"/>
        </w:rPr>
        <w:t>a</w:t>
      </w:r>
      <w:r w:rsidRPr="00970FFA">
        <w:rPr>
          <w:rFonts w:ascii="Book Antiqua" w:eastAsia="MS Mincho" w:hAnsi="Book Antiqua" w:cs="MS Mincho"/>
          <w:i/>
          <w:iCs/>
        </w:rPr>
        <w:t>P</w:t>
      </w:r>
      <w:proofErr w:type="spellEnd"/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eastAsia="MS Mincho" w:hAnsi="Book Antiqua" w:cs="MS Mincho"/>
        </w:rPr>
        <w:t>&lt;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hAnsi="Book Antiqua"/>
        </w:rPr>
        <w:t>0.05.</w:t>
      </w:r>
    </w:p>
    <w:p w14:paraId="59A44487" w14:textId="1CA71D1D" w:rsidR="002F256F" w:rsidRPr="00970FFA" w:rsidRDefault="002F256F" w:rsidP="0082435A">
      <w:pPr>
        <w:spacing w:line="360" w:lineRule="auto"/>
        <w:jc w:val="both"/>
        <w:rPr>
          <w:rFonts w:ascii="Book Antiqua" w:hAnsi="Book Antiqua"/>
        </w:rPr>
      </w:pPr>
      <w:proofErr w:type="spellStart"/>
      <w:r w:rsidRPr="00970FFA">
        <w:rPr>
          <w:rFonts w:ascii="Book Antiqua" w:eastAsia="DengXian" w:hAnsi="Book Antiqua" w:cs="MS Mincho"/>
          <w:vertAlign w:val="superscript"/>
          <w:lang w:eastAsia="zh-CN"/>
        </w:rPr>
        <w:t>b</w:t>
      </w:r>
      <w:r w:rsidRPr="00970FFA">
        <w:rPr>
          <w:rFonts w:ascii="Book Antiqua" w:eastAsia="MS Mincho" w:hAnsi="Book Antiqua" w:cs="MS Mincho"/>
          <w:i/>
          <w:iCs/>
        </w:rPr>
        <w:t>P</w:t>
      </w:r>
      <w:proofErr w:type="spellEnd"/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eastAsia="MS Mincho" w:hAnsi="Book Antiqua" w:cs="MS Mincho"/>
        </w:rPr>
        <w:t>&lt;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hAnsi="Book Antiqua"/>
        </w:rPr>
        <w:t>0.01.</w:t>
      </w:r>
    </w:p>
    <w:p w14:paraId="0DE5DAB8" w14:textId="7205E4AB" w:rsidR="002F256F" w:rsidRPr="00970FFA" w:rsidRDefault="002F256F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vertAlign w:val="superscript"/>
        </w:rPr>
        <w:t>1</w:t>
      </w:r>
      <w:r w:rsidRPr="00970FFA">
        <w:rPr>
          <w:rFonts w:ascii="Book Antiqua" w:hAnsi="Book Antiqua"/>
        </w:rPr>
        <w:t>a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ariable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bl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.</w:t>
      </w:r>
    </w:p>
    <w:p w14:paraId="460478FE" w14:textId="6747971B" w:rsidR="002F256F" w:rsidRPr="00970FFA" w:rsidRDefault="002F256F" w:rsidP="0082435A">
      <w:pPr>
        <w:spacing w:line="360" w:lineRule="auto"/>
        <w:jc w:val="both"/>
        <w:rPr>
          <w:rFonts w:ascii="Book Antiqua" w:hAnsi="Book Antiqua"/>
          <w:lang w:eastAsia="zh-CN"/>
        </w:rPr>
      </w:pPr>
      <w:r w:rsidRPr="00970FFA">
        <w:rPr>
          <w:rFonts w:ascii="Book Antiqua" w:hAnsi="Book Antiqua"/>
        </w:rPr>
        <w:t>ACC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cetyl-CoA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arboxylase;</w:t>
      </w:r>
      <w:r w:rsidR="00407F02" w:rsidRPr="00970FFA">
        <w:rPr>
          <w:rFonts w:ascii="Book Antiqua" w:hAnsi="Book Antiqua"/>
        </w:rPr>
        <w:t xml:space="preserve"> </w:t>
      </w:r>
      <w:proofErr w:type="spellStart"/>
      <w:r w:rsidRPr="00970FFA">
        <w:rPr>
          <w:rFonts w:ascii="Book Antiqua" w:hAnsi="Book Antiqua"/>
        </w:rPr>
        <w:t>aHR</w:t>
      </w:r>
      <w:proofErr w:type="spellEnd"/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tio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MP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denosin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onophosphat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MPK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denosin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onophosphate-activ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ERK</w:t>
      </w:r>
      <w:r w:rsidR="00DE45B1" w:rsidRPr="00970FFA">
        <w:rPr>
          <w:rFonts w:ascii="Book Antiqua" w:hAnsi="Book Antiqua"/>
        </w:rPr>
        <w:t>: E</w:t>
      </w:r>
      <w:r w:rsidRPr="00970FFA">
        <w:rPr>
          <w:rFonts w:ascii="Book Antiqua" w:hAnsi="Book Antiqua"/>
        </w:rPr>
        <w:t>xtracellula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ignal-regul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TP1</w:t>
      </w:r>
      <w:r w:rsidR="00DE45B1" w:rsidRPr="00970FFA">
        <w:rPr>
          <w:rFonts w:ascii="Book Antiqua" w:hAnsi="Book Antiqua"/>
        </w:rPr>
        <w:t>: F</w:t>
      </w:r>
      <w:r w:rsidRPr="00970FFA">
        <w:rPr>
          <w:rFonts w:ascii="Book Antiqua" w:hAnsi="Book Antiqua"/>
        </w:rPr>
        <w:t>att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ci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ransport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LUT</w:t>
      </w:r>
      <w:r w:rsidR="0082435A" w:rsidRPr="00970FFA">
        <w:rPr>
          <w:rFonts w:ascii="Book Antiqua" w:hAnsi="Book Antiqua"/>
        </w:rPr>
        <w:t>-</w:t>
      </w:r>
      <w:r w:rsidRPr="00970FFA">
        <w:rPr>
          <w:rFonts w:ascii="Book Antiqua" w:hAnsi="Book Antiqua"/>
        </w:rPr>
        <w:t>4</w:t>
      </w:r>
      <w:r w:rsidR="00DE45B1" w:rsidRPr="00970FFA">
        <w:rPr>
          <w:rFonts w:ascii="Book Antiqua" w:hAnsi="Book Antiqua"/>
        </w:rPr>
        <w:t>: G</w:t>
      </w:r>
      <w:r w:rsidRPr="00970FFA">
        <w:rPr>
          <w:rFonts w:ascii="Book Antiqua" w:hAnsi="Book Antiqua"/>
        </w:rPr>
        <w:t>luco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ransport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yp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4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GF-1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sulin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rowt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GFBP-5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sulin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rowt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indin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-5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RS-1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sul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ecep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ubstrat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JAK</w:t>
      </w:r>
      <w:r w:rsidR="00DE45B1" w:rsidRPr="00970FFA">
        <w:rPr>
          <w:rFonts w:ascii="Book Antiqua" w:hAnsi="Book Antiqua"/>
        </w:rPr>
        <w:t>: J</w:t>
      </w:r>
      <w:r w:rsidRPr="00970FFA">
        <w:rPr>
          <w:rFonts w:ascii="Book Antiqua" w:hAnsi="Book Antiqua"/>
        </w:rPr>
        <w:t>anus-activ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JNK</w:t>
      </w:r>
      <w:r w:rsidR="00DE45B1" w:rsidRPr="00970FFA">
        <w:rPr>
          <w:rFonts w:ascii="Book Antiqua" w:hAnsi="Book Antiqua"/>
        </w:rPr>
        <w:t>: C</w:t>
      </w:r>
      <w:r w:rsidRPr="00970FFA">
        <w:rPr>
          <w:rFonts w:ascii="Book Antiqua" w:hAnsi="Book Antiqua"/>
        </w:rPr>
        <w:t>-Ju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-termina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APK</w:t>
      </w:r>
      <w:r w:rsidR="00DE45B1" w:rsidRPr="00970FFA">
        <w:rPr>
          <w:rFonts w:ascii="Book Antiqua" w:hAnsi="Book Antiqua"/>
        </w:rPr>
        <w:t>: M</w:t>
      </w:r>
      <w:r w:rsidRPr="00970FFA">
        <w:rPr>
          <w:rFonts w:ascii="Book Antiqua" w:hAnsi="Book Antiqua"/>
        </w:rPr>
        <w:t>itogen-activ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TOR</w:t>
      </w:r>
      <w:r w:rsidR="00DE45B1" w:rsidRPr="00970FFA">
        <w:rPr>
          <w:rFonts w:ascii="Book Antiqua" w:hAnsi="Book Antiqua"/>
        </w:rPr>
        <w:t>: M</w:t>
      </w:r>
      <w:r w:rsidRPr="00970FFA">
        <w:rPr>
          <w:rFonts w:ascii="Book Antiqua" w:hAnsi="Book Antiqua"/>
        </w:rPr>
        <w:t>ammalia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rget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pamycin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F-</w:t>
      </w:r>
      <w:proofErr w:type="spellStart"/>
      <w:r w:rsidRPr="00970FFA">
        <w:rPr>
          <w:rFonts w:ascii="Book Antiqua" w:hAnsi="Book Antiqua"/>
        </w:rPr>
        <w:t>κB</w:t>
      </w:r>
      <w:proofErr w:type="spellEnd"/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uclea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appa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LRP3</w:t>
      </w:r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L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mil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yr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doma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ontainin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3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otc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</w:t>
      </w:r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eurogenic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locu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otc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omolo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I3K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hosphatidylinositol-3-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KM2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yruvat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2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TEN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hosphat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nd</w:t>
      </w:r>
      <w:r w:rsidR="00407F02" w:rsidRPr="00970FFA">
        <w:rPr>
          <w:rFonts w:ascii="Book Antiqua" w:hAnsi="Book Antiqua"/>
        </w:rPr>
        <w:t xml:space="preserve"> </w:t>
      </w:r>
      <w:proofErr w:type="spellStart"/>
      <w:r w:rsidRPr="00970FFA">
        <w:rPr>
          <w:rFonts w:ascii="Book Antiqua" w:hAnsi="Book Antiqua"/>
        </w:rPr>
        <w:t>tensin</w:t>
      </w:r>
      <w:proofErr w:type="spellEnd"/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omolog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TGS2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rostaglandin-endoperoxid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ynth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2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TP1B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rotein-tyrosin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hosphat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B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OS</w:t>
      </w:r>
      <w:r w:rsidR="00DE45B1" w:rsidRPr="00970FFA">
        <w:rPr>
          <w:rFonts w:ascii="Book Antiqua" w:hAnsi="Book Antiqua"/>
        </w:rPr>
        <w:t>: R</w:t>
      </w:r>
      <w:r w:rsidRPr="00970FFA">
        <w:rPr>
          <w:rFonts w:ascii="Book Antiqua" w:hAnsi="Book Antiqua"/>
        </w:rPr>
        <w:t>eactiv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xyge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pecie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TAT3</w:t>
      </w:r>
      <w:r w:rsidR="00DE45B1" w:rsidRPr="00970FFA">
        <w:rPr>
          <w:rFonts w:ascii="Book Antiqua" w:hAnsi="Book Antiqua"/>
        </w:rPr>
        <w:t>: S</w:t>
      </w:r>
      <w:r w:rsidRPr="00970FFA">
        <w:rPr>
          <w:rFonts w:ascii="Book Antiqua" w:hAnsi="Book Antiqua"/>
        </w:rPr>
        <w:t>igna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ransduc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n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ctiva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ranscriptio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3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GF-β1</w:t>
      </w:r>
      <w:r w:rsidR="00DE45B1" w:rsidRPr="00970FFA">
        <w:rPr>
          <w:rFonts w:ascii="Book Antiqua" w:hAnsi="Book Antiqua"/>
        </w:rPr>
        <w:t>: T</w:t>
      </w:r>
      <w:r w:rsidRPr="00970FFA">
        <w:rPr>
          <w:rFonts w:ascii="Book Antiqua" w:hAnsi="Book Antiqua"/>
        </w:rPr>
        <w:t>ransformin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rowt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eta-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SP1</w:t>
      </w:r>
      <w:r w:rsidR="00DE45B1" w:rsidRPr="00970FFA">
        <w:rPr>
          <w:rFonts w:ascii="Book Antiqua" w:hAnsi="Book Antiqua"/>
        </w:rPr>
        <w:t>: T</w:t>
      </w:r>
      <w:r w:rsidRPr="00970FFA">
        <w:rPr>
          <w:rFonts w:ascii="Book Antiqua" w:hAnsi="Book Antiqua"/>
        </w:rPr>
        <w:t>hrombospondin-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ULK1</w:t>
      </w:r>
      <w:r w:rsidR="00DE45B1" w:rsidRPr="00970FFA">
        <w:rPr>
          <w:rFonts w:ascii="Book Antiqua" w:hAnsi="Book Antiqua"/>
        </w:rPr>
        <w:t>: U</w:t>
      </w:r>
      <w:r w:rsidRPr="00970FFA">
        <w:rPr>
          <w:rFonts w:ascii="Book Antiqua" w:hAnsi="Book Antiqua"/>
        </w:rPr>
        <w:t>nc-51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</w:t>
      </w:r>
      <w:r w:rsidR="00942688"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="00942688" w:rsidRPr="00970FFA">
        <w:rPr>
          <w:rFonts w:ascii="Book Antiqua" w:hAnsi="Book Antiqua"/>
        </w:rPr>
        <w:t>HCC</w:t>
      </w:r>
      <w:r w:rsidR="00DE45B1" w:rsidRPr="00970FFA">
        <w:rPr>
          <w:rFonts w:ascii="Book Antiqua" w:hAnsi="Book Antiqua"/>
        </w:rPr>
        <w:t>: H</w:t>
      </w:r>
      <w:r w:rsidR="00942688" w:rsidRPr="00970FFA">
        <w:rPr>
          <w:rFonts w:ascii="Book Antiqua" w:hAnsi="Book Antiqua"/>
        </w:rPr>
        <w:t>epatocellular</w:t>
      </w:r>
      <w:r w:rsidR="00407F02" w:rsidRPr="00970FFA">
        <w:rPr>
          <w:rFonts w:ascii="Book Antiqua" w:hAnsi="Book Antiqua"/>
        </w:rPr>
        <w:t xml:space="preserve"> </w:t>
      </w:r>
      <w:r w:rsidR="00942688" w:rsidRPr="00970FFA">
        <w:rPr>
          <w:rFonts w:ascii="Book Antiqua" w:hAnsi="Book Antiqua"/>
        </w:rPr>
        <w:t>carcinoma;</w:t>
      </w:r>
      <w:r w:rsidR="00407F02" w:rsidRPr="00970FFA">
        <w:rPr>
          <w:rFonts w:ascii="Book Antiqua" w:hAnsi="Book Antiqua"/>
        </w:rPr>
        <w:t xml:space="preserve"> </w:t>
      </w:r>
      <w:r w:rsidR="00942688" w:rsidRPr="00970FFA">
        <w:rPr>
          <w:rFonts w:ascii="Book Antiqua" w:hAnsi="Book Antiqua"/>
        </w:rPr>
        <w:t>DM</w:t>
      </w:r>
      <w:r w:rsidR="00DE45B1" w:rsidRPr="00970FFA">
        <w:rPr>
          <w:rFonts w:ascii="Book Antiqua" w:hAnsi="Book Antiqua"/>
        </w:rPr>
        <w:t xml:space="preserve">: </w:t>
      </w:r>
      <w:r w:rsidR="00DE45B1" w:rsidRPr="00970FFA">
        <w:rPr>
          <w:rFonts w:ascii="Book Antiqua" w:eastAsia="Book Antiqua" w:hAnsi="Book Antiqua" w:cs="Book Antiqua"/>
        </w:rPr>
        <w:t>D</w:t>
      </w:r>
      <w:r w:rsidR="00942688" w:rsidRPr="00970FFA">
        <w:rPr>
          <w:rFonts w:ascii="Book Antiqua" w:eastAsia="Book Antiqua" w:hAnsi="Book Antiqua" w:cs="Book Antiqua"/>
        </w:rPr>
        <w:t>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42688" w:rsidRPr="00970FFA">
        <w:rPr>
          <w:rFonts w:ascii="Book Antiqua" w:eastAsia="Book Antiqua" w:hAnsi="Book Antiqua" w:cs="Book Antiqua"/>
        </w:rPr>
        <w:t>mellitus</w:t>
      </w:r>
      <w:r w:rsidR="003211C0" w:rsidRPr="00970FFA">
        <w:rPr>
          <w:rFonts w:ascii="Book Antiqua" w:eastAsia="Book Antiqua" w:hAnsi="Book Antiqua" w:cs="Book Antiqua"/>
        </w:rPr>
        <w:t>.</w:t>
      </w:r>
    </w:p>
    <w:sectPr w:rsidR="002F256F" w:rsidRPr="00970FFA" w:rsidSect="002F256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EFE0E0" w14:textId="77777777" w:rsidR="00CC68F5" w:rsidRDefault="00CC68F5" w:rsidP="000C2568">
      <w:r>
        <w:separator/>
      </w:r>
    </w:p>
  </w:endnote>
  <w:endnote w:type="continuationSeparator" w:id="0">
    <w:p w14:paraId="01126B1C" w14:textId="77777777" w:rsidR="00CC68F5" w:rsidRDefault="00CC68F5" w:rsidP="000C25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109787698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3605CC30" w14:textId="4F72D440" w:rsidR="000C2568" w:rsidRPr="000C2568" w:rsidRDefault="000C2568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0C2568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7574C9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8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0C2568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7574C9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8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DFB25ED" w14:textId="77777777" w:rsidR="000C2568" w:rsidRPr="000C2568" w:rsidRDefault="000C2568">
    <w:pPr>
      <w:pStyle w:val="a5"/>
      <w:rPr>
        <w:rFonts w:ascii="Book Antiqua" w:hAnsi="Book Antiqua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98F019" w14:textId="77777777" w:rsidR="00CC68F5" w:rsidRDefault="00CC68F5" w:rsidP="000C2568">
      <w:r>
        <w:separator/>
      </w:r>
    </w:p>
  </w:footnote>
  <w:footnote w:type="continuationSeparator" w:id="0">
    <w:p w14:paraId="1813C8FB" w14:textId="77777777" w:rsidR="00CC68F5" w:rsidRDefault="00CC68F5" w:rsidP="000C256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F2F0F53"/>
    <w:multiLevelType w:val="hybridMultilevel"/>
    <w:tmpl w:val="40D44F5A"/>
    <w:lvl w:ilvl="0" w:tplc="ED0C6286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 w16cid:durableId="1812668596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n jiaping">
    <w15:presenceInfo w15:providerId="Windows Live" w15:userId="a8677a2e90e2cd0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9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0247C"/>
    <w:rsid w:val="00044C34"/>
    <w:rsid w:val="00065285"/>
    <w:rsid w:val="000743F5"/>
    <w:rsid w:val="000C2568"/>
    <w:rsid w:val="000E036F"/>
    <w:rsid w:val="00102551"/>
    <w:rsid w:val="001040BE"/>
    <w:rsid w:val="001111EE"/>
    <w:rsid w:val="001508FF"/>
    <w:rsid w:val="001618AC"/>
    <w:rsid w:val="00173037"/>
    <w:rsid w:val="00185ACB"/>
    <w:rsid w:val="001A373D"/>
    <w:rsid w:val="001E7B80"/>
    <w:rsid w:val="001F5D15"/>
    <w:rsid w:val="00237E19"/>
    <w:rsid w:val="00242A15"/>
    <w:rsid w:val="0025744C"/>
    <w:rsid w:val="00266DFE"/>
    <w:rsid w:val="00270FD1"/>
    <w:rsid w:val="0027469F"/>
    <w:rsid w:val="00277412"/>
    <w:rsid w:val="00285C7B"/>
    <w:rsid w:val="002F041A"/>
    <w:rsid w:val="002F256F"/>
    <w:rsid w:val="003211C0"/>
    <w:rsid w:val="00321C28"/>
    <w:rsid w:val="0034067C"/>
    <w:rsid w:val="0034185E"/>
    <w:rsid w:val="003427F5"/>
    <w:rsid w:val="00354086"/>
    <w:rsid w:val="00394013"/>
    <w:rsid w:val="003A7E57"/>
    <w:rsid w:val="003C0C16"/>
    <w:rsid w:val="003D2D86"/>
    <w:rsid w:val="003F73CD"/>
    <w:rsid w:val="00407F02"/>
    <w:rsid w:val="00415928"/>
    <w:rsid w:val="0042263D"/>
    <w:rsid w:val="00435609"/>
    <w:rsid w:val="0044508D"/>
    <w:rsid w:val="00450F8A"/>
    <w:rsid w:val="004810E6"/>
    <w:rsid w:val="00482BBE"/>
    <w:rsid w:val="00485576"/>
    <w:rsid w:val="004C0902"/>
    <w:rsid w:val="004D1922"/>
    <w:rsid w:val="004E2EC1"/>
    <w:rsid w:val="00522D76"/>
    <w:rsid w:val="005650F6"/>
    <w:rsid w:val="00580B5C"/>
    <w:rsid w:val="005B3F29"/>
    <w:rsid w:val="005D0E4A"/>
    <w:rsid w:val="005D367D"/>
    <w:rsid w:val="005E0762"/>
    <w:rsid w:val="00604676"/>
    <w:rsid w:val="00630DA6"/>
    <w:rsid w:val="00633D90"/>
    <w:rsid w:val="00650034"/>
    <w:rsid w:val="00652873"/>
    <w:rsid w:val="00661A6C"/>
    <w:rsid w:val="006758DA"/>
    <w:rsid w:val="00680B76"/>
    <w:rsid w:val="006823E4"/>
    <w:rsid w:val="006A1D79"/>
    <w:rsid w:val="006A40E8"/>
    <w:rsid w:val="006D231B"/>
    <w:rsid w:val="006D3E73"/>
    <w:rsid w:val="0070560D"/>
    <w:rsid w:val="00740770"/>
    <w:rsid w:val="007574C9"/>
    <w:rsid w:val="00773E9F"/>
    <w:rsid w:val="007757AF"/>
    <w:rsid w:val="00783062"/>
    <w:rsid w:val="007E2440"/>
    <w:rsid w:val="007F20E7"/>
    <w:rsid w:val="007F2A1E"/>
    <w:rsid w:val="0082435A"/>
    <w:rsid w:val="00840471"/>
    <w:rsid w:val="00851A38"/>
    <w:rsid w:val="00855472"/>
    <w:rsid w:val="00862A50"/>
    <w:rsid w:val="008877B0"/>
    <w:rsid w:val="008C713F"/>
    <w:rsid w:val="008C7CE1"/>
    <w:rsid w:val="008D6AD2"/>
    <w:rsid w:val="00942688"/>
    <w:rsid w:val="00967C96"/>
    <w:rsid w:val="00970FFA"/>
    <w:rsid w:val="009720D3"/>
    <w:rsid w:val="00983502"/>
    <w:rsid w:val="00987792"/>
    <w:rsid w:val="009A7F16"/>
    <w:rsid w:val="009F74DA"/>
    <w:rsid w:val="00A22DCD"/>
    <w:rsid w:val="00A77B3E"/>
    <w:rsid w:val="00A91CD9"/>
    <w:rsid w:val="00AA7B12"/>
    <w:rsid w:val="00AD1B10"/>
    <w:rsid w:val="00AF5C45"/>
    <w:rsid w:val="00B235CC"/>
    <w:rsid w:val="00B2753E"/>
    <w:rsid w:val="00BA03EA"/>
    <w:rsid w:val="00BE3333"/>
    <w:rsid w:val="00C003AF"/>
    <w:rsid w:val="00C24507"/>
    <w:rsid w:val="00C6566B"/>
    <w:rsid w:val="00C81313"/>
    <w:rsid w:val="00C93D5D"/>
    <w:rsid w:val="00CA05E7"/>
    <w:rsid w:val="00CA2A55"/>
    <w:rsid w:val="00CA6430"/>
    <w:rsid w:val="00CB0EE9"/>
    <w:rsid w:val="00CC68F5"/>
    <w:rsid w:val="00D10D51"/>
    <w:rsid w:val="00D1281F"/>
    <w:rsid w:val="00D23308"/>
    <w:rsid w:val="00D405C9"/>
    <w:rsid w:val="00D65E0B"/>
    <w:rsid w:val="00DA79C3"/>
    <w:rsid w:val="00DE45B1"/>
    <w:rsid w:val="00E01867"/>
    <w:rsid w:val="00E15D40"/>
    <w:rsid w:val="00E47317"/>
    <w:rsid w:val="00E84025"/>
    <w:rsid w:val="00EB55D1"/>
    <w:rsid w:val="00EC3A80"/>
    <w:rsid w:val="00EC6455"/>
    <w:rsid w:val="00ED27F5"/>
    <w:rsid w:val="00ED38AC"/>
    <w:rsid w:val="00EE7E4E"/>
    <w:rsid w:val="00EF204C"/>
    <w:rsid w:val="00F06316"/>
    <w:rsid w:val="00F26C1A"/>
    <w:rsid w:val="00F8390F"/>
    <w:rsid w:val="00FB6890"/>
    <w:rsid w:val="00FD73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6CEBBA1"/>
  <w15:docId w15:val="{73446E09-AF19-014B-BCE6-E3ABE0C952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rsid w:val="000C256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C2568"/>
    <w:rPr>
      <w:sz w:val="18"/>
      <w:szCs w:val="18"/>
    </w:rPr>
  </w:style>
  <w:style w:type="paragraph" w:styleId="a5">
    <w:name w:val="footer"/>
    <w:basedOn w:val="a"/>
    <w:link w:val="a6"/>
    <w:uiPriority w:val="99"/>
    <w:rsid w:val="000C256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C2568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D38AC"/>
    <w:pPr>
      <w:widowControl w:val="0"/>
      <w:jc w:val="center"/>
    </w:pPr>
    <w:rPr>
      <w:rFonts w:ascii="Calibri" w:hAnsi="Calibri" w:cs="Calibri"/>
      <w:noProof/>
      <w:kern w:val="2"/>
      <w:szCs w:val="22"/>
      <w:lang w:eastAsia="zh-TW"/>
    </w:rPr>
  </w:style>
  <w:style w:type="character" w:customStyle="1" w:styleId="EndNoteBibliographyTitle0">
    <w:name w:val="EndNote Bibliography Title 字元"/>
    <w:basedOn w:val="a0"/>
    <w:link w:val="EndNoteBibliographyTitle"/>
    <w:rsid w:val="00ED38AC"/>
    <w:rPr>
      <w:rFonts w:ascii="Calibri" w:hAnsi="Calibri" w:cs="Calibri"/>
      <w:noProof/>
      <w:kern w:val="2"/>
      <w:sz w:val="24"/>
      <w:szCs w:val="22"/>
      <w:lang w:eastAsia="zh-TW"/>
    </w:rPr>
  </w:style>
  <w:style w:type="paragraph" w:customStyle="1" w:styleId="EndNoteBibliography">
    <w:name w:val="EndNote Bibliography"/>
    <w:basedOn w:val="a"/>
    <w:link w:val="EndNoteBibliography0"/>
    <w:rsid w:val="00ED38AC"/>
    <w:pPr>
      <w:widowControl w:val="0"/>
      <w:jc w:val="both"/>
    </w:pPr>
    <w:rPr>
      <w:rFonts w:ascii="Calibri" w:hAnsi="Calibri" w:cs="Calibri"/>
      <w:noProof/>
      <w:kern w:val="2"/>
      <w:szCs w:val="22"/>
      <w:lang w:eastAsia="zh-TW"/>
    </w:rPr>
  </w:style>
  <w:style w:type="character" w:customStyle="1" w:styleId="EndNoteBibliography0">
    <w:name w:val="EndNote Bibliography 字元"/>
    <w:basedOn w:val="a0"/>
    <w:link w:val="EndNoteBibliography"/>
    <w:rsid w:val="00ED38AC"/>
    <w:rPr>
      <w:rFonts w:ascii="Calibri" w:hAnsi="Calibri" w:cs="Calibri"/>
      <w:noProof/>
      <w:kern w:val="2"/>
      <w:sz w:val="24"/>
      <w:szCs w:val="22"/>
      <w:lang w:eastAsia="zh-TW"/>
    </w:rPr>
  </w:style>
  <w:style w:type="character" w:styleId="a7">
    <w:name w:val="Emphasis"/>
    <w:basedOn w:val="a0"/>
    <w:uiPriority w:val="20"/>
    <w:qFormat/>
    <w:rsid w:val="00ED38AC"/>
    <w:rPr>
      <w:i/>
      <w:iCs/>
    </w:rPr>
  </w:style>
  <w:style w:type="character" w:customStyle="1" w:styleId="ya-q-full-text1">
    <w:name w:val="ya-q-full-text1"/>
    <w:rsid w:val="00ED38AC"/>
    <w:rPr>
      <w:color w:val="26282A"/>
      <w:sz w:val="11"/>
      <w:szCs w:val="11"/>
    </w:rPr>
  </w:style>
  <w:style w:type="paragraph" w:styleId="a8">
    <w:name w:val="Balloon Text"/>
    <w:basedOn w:val="a"/>
    <w:link w:val="a9"/>
    <w:uiPriority w:val="99"/>
    <w:unhideWhenUsed/>
    <w:rsid w:val="00ED38AC"/>
    <w:pPr>
      <w:widowControl w:val="0"/>
    </w:pPr>
    <w:rPr>
      <w:rFonts w:asciiTheme="majorHAnsi" w:eastAsiaTheme="majorEastAsia" w:hAnsiTheme="majorHAnsi" w:cstheme="majorBidi"/>
      <w:kern w:val="2"/>
      <w:sz w:val="18"/>
      <w:szCs w:val="18"/>
      <w:lang w:eastAsia="zh-TW"/>
    </w:rPr>
  </w:style>
  <w:style w:type="character" w:customStyle="1" w:styleId="a9">
    <w:name w:val="批注框文本 字符"/>
    <w:basedOn w:val="a0"/>
    <w:link w:val="a8"/>
    <w:uiPriority w:val="99"/>
    <w:rsid w:val="00ED38AC"/>
    <w:rPr>
      <w:rFonts w:asciiTheme="majorHAnsi" w:eastAsiaTheme="majorEastAsia" w:hAnsiTheme="majorHAnsi" w:cstheme="majorBidi"/>
      <w:kern w:val="2"/>
      <w:sz w:val="18"/>
      <w:szCs w:val="18"/>
      <w:lang w:eastAsia="zh-TW"/>
    </w:rPr>
  </w:style>
  <w:style w:type="paragraph" w:styleId="aa">
    <w:name w:val="Revision"/>
    <w:hidden/>
    <w:uiPriority w:val="99"/>
    <w:semiHidden/>
    <w:rsid w:val="00ED38AC"/>
    <w:rPr>
      <w:rFonts w:asciiTheme="minorHAnsi" w:hAnsiTheme="minorHAnsi" w:cstheme="minorBidi"/>
      <w:kern w:val="2"/>
      <w:sz w:val="24"/>
      <w:szCs w:val="22"/>
      <w:lang w:eastAsia="zh-TW"/>
    </w:rPr>
  </w:style>
  <w:style w:type="character" w:styleId="ab">
    <w:name w:val="line number"/>
    <w:basedOn w:val="a0"/>
    <w:uiPriority w:val="99"/>
    <w:unhideWhenUsed/>
    <w:rsid w:val="00ED38AC"/>
  </w:style>
  <w:style w:type="paragraph" w:styleId="ac">
    <w:name w:val="List Paragraph"/>
    <w:basedOn w:val="a"/>
    <w:uiPriority w:val="34"/>
    <w:qFormat/>
    <w:rsid w:val="00ED38AC"/>
    <w:pPr>
      <w:widowControl w:val="0"/>
      <w:ind w:leftChars="200" w:left="480"/>
    </w:pPr>
    <w:rPr>
      <w:rFonts w:asciiTheme="minorHAnsi" w:hAnsiTheme="minorHAnsi" w:cstheme="minorBidi"/>
      <w:kern w:val="2"/>
      <w:szCs w:val="22"/>
      <w:lang w:eastAsia="zh-TW"/>
    </w:rPr>
  </w:style>
  <w:style w:type="character" w:styleId="ad">
    <w:name w:val="Hyperlink"/>
    <w:basedOn w:val="a0"/>
    <w:uiPriority w:val="99"/>
    <w:unhideWhenUsed/>
    <w:rsid w:val="00ED38AC"/>
    <w:rPr>
      <w:color w:val="0000FF" w:themeColor="hyperlink"/>
      <w:u w:val="single"/>
    </w:rPr>
  </w:style>
  <w:style w:type="character" w:customStyle="1" w:styleId="1">
    <w:name w:val="未解析的提及1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paragraph" w:styleId="ae">
    <w:name w:val="footnote text"/>
    <w:basedOn w:val="a"/>
    <w:link w:val="af"/>
    <w:rsid w:val="00ED38AC"/>
    <w:pPr>
      <w:ind w:firstLine="202"/>
      <w:jc w:val="both"/>
    </w:pPr>
    <w:rPr>
      <w:rFonts w:eastAsia="PMingLiU"/>
      <w:sz w:val="16"/>
      <w:szCs w:val="16"/>
    </w:rPr>
  </w:style>
  <w:style w:type="character" w:customStyle="1" w:styleId="af">
    <w:name w:val="脚注文本 字符"/>
    <w:basedOn w:val="a0"/>
    <w:link w:val="ae"/>
    <w:rsid w:val="00ED38AC"/>
    <w:rPr>
      <w:rFonts w:eastAsia="PMingLiU"/>
      <w:sz w:val="16"/>
      <w:szCs w:val="16"/>
    </w:rPr>
  </w:style>
  <w:style w:type="character" w:customStyle="1" w:styleId="2">
    <w:name w:val="未解析的提及2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character" w:customStyle="1" w:styleId="3">
    <w:name w:val="未解析的提及3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character" w:customStyle="1" w:styleId="UnresolvedMention1">
    <w:name w:val="Unresolved Mention1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character" w:styleId="af0">
    <w:name w:val="annotation reference"/>
    <w:basedOn w:val="a0"/>
    <w:semiHidden/>
    <w:unhideWhenUsed/>
    <w:rsid w:val="009A7F16"/>
    <w:rPr>
      <w:sz w:val="16"/>
      <w:szCs w:val="16"/>
    </w:rPr>
  </w:style>
  <w:style w:type="paragraph" w:styleId="af1">
    <w:name w:val="annotation text"/>
    <w:basedOn w:val="a"/>
    <w:link w:val="af2"/>
    <w:semiHidden/>
    <w:unhideWhenUsed/>
    <w:rsid w:val="009A7F16"/>
    <w:rPr>
      <w:sz w:val="20"/>
      <w:szCs w:val="20"/>
    </w:rPr>
  </w:style>
  <w:style w:type="character" w:customStyle="1" w:styleId="af2">
    <w:name w:val="批注文字 字符"/>
    <w:basedOn w:val="a0"/>
    <w:link w:val="af1"/>
    <w:semiHidden/>
    <w:rsid w:val="009A7F16"/>
  </w:style>
  <w:style w:type="paragraph" w:styleId="af3">
    <w:name w:val="annotation subject"/>
    <w:basedOn w:val="af1"/>
    <w:next w:val="af1"/>
    <w:link w:val="af4"/>
    <w:semiHidden/>
    <w:unhideWhenUsed/>
    <w:rsid w:val="009A7F16"/>
    <w:rPr>
      <w:b/>
      <w:bCs/>
    </w:rPr>
  </w:style>
  <w:style w:type="character" w:customStyle="1" w:styleId="af4">
    <w:name w:val="批注主题 字符"/>
    <w:basedOn w:val="af2"/>
    <w:link w:val="af3"/>
    <w:semiHidden/>
    <w:rsid w:val="009A7F1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46</Pages>
  <Words>12460</Words>
  <Characters>71024</Characters>
  <Application>Microsoft Office Word</Application>
  <DocSecurity>0</DocSecurity>
  <Lines>591</Lines>
  <Paragraphs>1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yan jiaping</cp:lastModifiedBy>
  <cp:revision>52</cp:revision>
  <dcterms:created xsi:type="dcterms:W3CDTF">2024-01-30T17:52:00Z</dcterms:created>
  <dcterms:modified xsi:type="dcterms:W3CDTF">2024-02-01T06:25:00Z</dcterms:modified>
</cp:coreProperties>
</file>